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P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Default="00E6133D" w:rsidP="009D3DD5">
      <w:pPr>
        <w:spacing w:line="360" w:lineRule="auto"/>
        <w:rPr>
          <w:ins w:id="0" w:author="Cascante Vega, Jaime E." w:date="2023-05-04T11:16:00Z"/>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62B2FA5F" w14:textId="77777777" w:rsidR="0089099D" w:rsidRPr="00F649EE" w:rsidRDefault="0089099D" w:rsidP="009D3DD5">
      <w:pPr>
        <w:spacing w:line="360" w:lineRule="auto"/>
        <w:rPr>
          <w:rFonts w:ascii="Arial" w:hAnsi="Arial" w:cs="Arial"/>
          <w:sz w:val="20"/>
          <w:szCs w:val="20"/>
        </w:rPr>
      </w:pPr>
    </w:p>
    <w:p w14:paraId="398A83E5" w14:textId="2A1C5A81" w:rsidR="00897589"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1" w:name="30j0zll" w:colFirst="0" w:colLast="0"/>
      <w:bookmarkStart w:id="2" w:name="1fob9te" w:colFirst="0" w:colLast="0"/>
      <w:bookmarkEnd w:id="1"/>
      <w:bookmarkEnd w:id="2"/>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282E46A5"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3"/>
      <w:r w:rsidRPr="00DE40F4">
        <w:rPr>
          <w:rFonts w:ascii="Arial" w:hAnsi="Arial" w:cs="Arial"/>
          <w:color w:val="000000"/>
          <w:sz w:val="20"/>
          <w:szCs w:val="20"/>
        </w:rPr>
        <w:t>Antimicrobial-resistant organisms (AMROs) are a major threat to public health</w:t>
      </w:r>
      <w:commentRangeEnd w:id="3"/>
      <w:r w:rsidR="0063202C">
        <w:rPr>
          <w:rStyle w:val="CommentReference"/>
        </w:rPr>
        <w:commentReference w:id="3"/>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admission, transfer</w:t>
      </w:r>
      <w:r w:rsidR="000B6848">
        <w:rPr>
          <w:rFonts w:ascii="Arial" w:hAnsi="Arial" w:cs="Arial"/>
          <w:color w:val="000000"/>
          <w:sz w:val="20"/>
          <w:szCs w:val="20"/>
          <w:lang w:val="en-US"/>
        </w:rPr>
        <w:t>,</w:t>
      </w:r>
      <w:del w:id="4" w:author="Cascante Vega, Jaime E." w:date="2023-05-03T13:46:00Z">
        <w:r w:rsidRPr="00DE40F4" w:rsidDel="000B6848">
          <w:rPr>
            <w:rFonts w:ascii="Arial" w:hAnsi="Arial" w:cs="Arial"/>
            <w:color w:val="000000"/>
            <w:sz w:val="20"/>
            <w:szCs w:val="20"/>
          </w:rPr>
          <w:delText xml:space="preserve">, and </w:delText>
        </w:r>
      </w:del>
      <w:r w:rsidRPr="00DE40F4">
        <w:rPr>
          <w:rFonts w:ascii="Arial" w:hAnsi="Arial" w:cs="Arial"/>
          <w:color w:val="000000"/>
          <w:sz w:val="20"/>
          <w:szCs w:val="20"/>
        </w:rPr>
        <w:t xml:space="preserve">discharge </w:t>
      </w:r>
      <w:ins w:id="5" w:author="Cascante Vega, Jaime E." w:date="2023-05-03T13:46:00Z">
        <w:r w:rsidR="000B6848">
          <w:rPr>
            <w:rFonts w:ascii="Arial" w:hAnsi="Arial" w:cs="Arial"/>
            <w:color w:val="000000"/>
            <w:sz w:val="20"/>
            <w:szCs w:val="20"/>
            <w:lang w:val="en-US"/>
          </w:rPr>
          <w:t>a</w:t>
        </w:r>
      </w:ins>
      <w:ins w:id="6" w:author="Cascante Vega, Jaime E." w:date="2023-05-03T13:47:00Z">
        <w:r w:rsidR="000B6848">
          <w:rPr>
            <w:rFonts w:ascii="Arial" w:hAnsi="Arial" w:cs="Arial"/>
            <w:color w:val="000000"/>
            <w:sz w:val="20"/>
            <w:szCs w:val="20"/>
            <w:lang w:val="en-US"/>
          </w:rPr>
          <w:t xml:space="preserve">nd decolonization </w:t>
        </w:r>
      </w:ins>
      <w:r w:rsidRPr="00DE40F4">
        <w:rPr>
          <w:rFonts w:ascii="Arial" w:hAnsi="Arial" w:cs="Arial"/>
          <w:color w:val="000000"/>
          <w:sz w:val="20"/>
          <w:szCs w:val="20"/>
        </w:rPr>
        <w:t xml:space="preserve">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CB8A2AB" w:rsidR="0063202C" w:rsidRPr="00D21590"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Change w:id="7" w:author="Cascante Vega, Jaime E." w:date="2023-05-03T21:33:00Z">
            <w:rPr>
              <w:rFonts w:ascii="Arial" w:hAnsi="Arial" w:cs="Arial"/>
              <w:color w:val="000000"/>
              <w:sz w:val="20"/>
              <w:szCs w:val="20"/>
            </w:rPr>
          </w:rPrChange>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152331">
        <w:rPr>
          <w:rFonts w:ascii="Arial" w:hAnsi="Arial" w:cs="Arial"/>
          <w:color w:val="000000"/>
          <w:sz w:val="20"/>
          <w:szCs w:val="20"/>
        </w:rPr>
        <w:t>population-level</w:t>
      </w:r>
      <w:r w:rsidR="004B562A">
        <w:rPr>
          <w:rFonts w:ascii="Arial" w:hAnsi="Arial" w:cs="Arial"/>
          <w:color w:val="000000"/>
          <w:sz w:val="20"/>
          <w:szCs w:val="20"/>
        </w:rPr>
        <w:t xml:space="preserve"> observational model</w:t>
      </w:r>
      <w:ins w:id="8" w:author="Cascante Vega, Jaime E." w:date="2023-05-03T21:33:00Z">
        <w:r w:rsidR="00D21590">
          <w:rPr>
            <w:rFonts w:ascii="Arial" w:hAnsi="Arial" w:cs="Arial"/>
            <w:color w:val="000000"/>
            <w:sz w:val="20"/>
            <w:szCs w:val="20"/>
            <w:lang w:val="en-US"/>
          </w:rPr>
          <w:t>.</w:t>
        </w:r>
      </w:ins>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1DAAA0B5"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w:t>
      </w:r>
      <w:r w:rsidR="005E4095">
        <w:rPr>
          <w:rFonts w:ascii="Arial" w:hAnsi="Arial" w:cs="Arial"/>
          <w:sz w:val="20"/>
          <w:szCs w:val="20"/>
        </w:rPr>
        <w:lastRenderedPageBreak/>
        <w:t xml:space="preserve">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3–5</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401F4F">
        <w:rPr>
          <w:rFonts w:ascii="Arial" w:hAnsi="Arial" w:cs="Arial"/>
          <w:sz w:val="20"/>
          <w:szCs w:val="20"/>
        </w:rPr>
        <w:instrText xml:space="preserve"> ADDIN ZOTERO_ITEM CSL_CITATION {"citationID":"a10h3r76afc","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401F4F" w:rsidRPr="00401F4F">
        <w:rPr>
          <w:rFonts w:ascii="Arial" w:hAnsi="Arial" w:cs="Arial"/>
          <w:sz w:val="20"/>
          <w:vertAlign w:val="superscript"/>
          <w:lang w:val="en-GB"/>
        </w:rPr>
        <w:t>6</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401F4F">
        <w:rPr>
          <w:rFonts w:ascii="Arial" w:hAnsi="Arial" w:cs="Arial"/>
          <w:sz w:val="20"/>
          <w:szCs w:val="20"/>
        </w:rPr>
        <w:instrText xml:space="preserve"> ADDIN ZOTERO_ITEM CSL_CITATION {"citationID":"a2lvoo2kous","properties":{"formattedCitation":"\\super 7,8\\nosupersub{}","plainCitation":"7,8","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401F4F" w:rsidRPr="00401F4F">
        <w:rPr>
          <w:rFonts w:ascii="Arial" w:hAnsi="Arial" w:cs="Arial"/>
          <w:sz w:val="20"/>
          <w:vertAlign w:val="superscript"/>
          <w:lang w:val="en-GB"/>
        </w:rPr>
        <w:t>7,8</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401F4F">
        <w:rPr>
          <w:rFonts w:ascii="Arial" w:hAnsi="Arial" w:cs="Arial"/>
          <w:sz w:val="20"/>
          <w:szCs w:val="20"/>
        </w:rPr>
        <w:instrText xml:space="preserve"> ADDIN ZOTERO_ITEM CSL_CITATION {"citationID":"at46lu5tge","properties":{"formattedCitation":"\\super 9\\uc0\\u8211{}11\\nosupersub{}","plainCitation":"9–11","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401F4F" w:rsidRPr="00401F4F">
        <w:rPr>
          <w:rFonts w:ascii="Arial" w:hAnsi="Arial" w:cs="Arial"/>
          <w:sz w:val="20"/>
          <w:vertAlign w:val="superscript"/>
          <w:lang w:val="en-GB"/>
        </w:rPr>
        <w:t>9–11</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401F4F">
        <w:rPr>
          <w:rFonts w:ascii="Arial" w:hAnsi="Arial" w:cs="Arial"/>
          <w:sz w:val="20"/>
          <w:szCs w:val="20"/>
        </w:rPr>
        <w:instrText xml:space="preserve"> ADDIN ZOTERO_ITEM CSL_CITATION {"citationID":"a1mj2dhaq69","properties":{"formattedCitation":"\\super 12,13\\nosupersub{}","plainCitation":"12,13","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401F4F" w:rsidRPr="00401F4F">
        <w:rPr>
          <w:rFonts w:ascii="Arial" w:hAnsi="Arial" w:cs="Arial"/>
          <w:sz w:val="20"/>
          <w:vertAlign w:val="superscript"/>
          <w:lang w:val="en-GB"/>
        </w:rPr>
        <w:t>12,13</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401F4F">
        <w:rPr>
          <w:rFonts w:ascii="Arial" w:hAnsi="Arial" w:cs="Arial"/>
          <w:sz w:val="20"/>
          <w:szCs w:val="20"/>
        </w:rPr>
        <w:instrText xml:space="preserve"> ADDIN ZOTERO_ITEM CSL_CITATION {"citationID":"aare8rjq1s","properties":{"formattedCitation":"\\super 14\\uc0\\u8211{}20\\nosupersub{}","plainCitation":"14–2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401F4F" w:rsidRPr="00401F4F">
        <w:rPr>
          <w:rFonts w:ascii="Arial" w:hAnsi="Arial" w:cs="Arial"/>
          <w:sz w:val="20"/>
          <w:vertAlign w:val="superscript"/>
          <w:lang w:val="en-GB"/>
        </w:rPr>
        <w:t>14–20</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129B0869" w14:textId="65115019" w:rsidR="00BD2D9C" w:rsidRPr="00FD368C" w:rsidRDefault="00BD2D9C">
      <w:pPr>
        <w:tabs>
          <w:tab w:val="left" w:pos="3634"/>
        </w:tabs>
        <w:spacing w:line="360" w:lineRule="auto"/>
        <w:jc w:val="both"/>
        <w:rPr>
          <w:rFonts w:ascii="Arial" w:hAnsi="Arial" w:cs="Arial"/>
          <w:color w:val="FF0000"/>
          <w:sz w:val="20"/>
          <w:szCs w:val="20"/>
        </w:rPr>
        <w:pPrChange w:id="9" w:author="Cascante Vega, Jaime E." w:date="2023-05-03T12:52:00Z">
          <w:pPr>
            <w:spacing w:line="360" w:lineRule="auto"/>
            <w:jc w:val="both"/>
          </w:pPr>
        </w:pPrChange>
      </w:pPr>
    </w:p>
    <w:p w14:paraId="2649471D" w14:textId="7989F480"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401F4F">
        <w:rPr>
          <w:rFonts w:ascii="Arial" w:hAnsi="Arial" w:cs="Arial"/>
          <w:sz w:val="20"/>
          <w:szCs w:val="20"/>
        </w:rPr>
        <w:instrText xml:space="preserve"> ADDIN ZOTERO_ITEM CSL_CITATION {"citationID":"a1lrgn11abe","properties":{"formattedCitation":"\\super 21\\nosupersub{}","plainCitation":"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401F4F" w:rsidRPr="00401F4F">
        <w:rPr>
          <w:rFonts w:ascii="Arial" w:hAnsi="Arial" w:cs="Arial"/>
          <w:sz w:val="20"/>
          <w:vertAlign w:val="superscript"/>
          <w:lang w:val="en-GB"/>
        </w:rPr>
        <w:t>21</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iqpcjcop","properties":{"formattedCitation":"\\super 22\\nosupersub{}","plainCitation":"2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2</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r3HeQLSX","properties":{"formattedCitation":"\\super 23\\nosupersub{}","plainCitation":"23","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3</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dxvu5D9Z","properties":{"formattedCitation":"\\super 21,24\\uc0\\u8211{}27\\nosupersub{}","plainCitation":"21,24–2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1,24–27</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401F4F">
        <w:rPr>
          <w:rFonts w:ascii="Arial" w:hAnsi="Arial" w:cs="Arial"/>
          <w:sz w:val="20"/>
          <w:szCs w:val="20"/>
        </w:rPr>
        <w:instrText xml:space="preserve"> ADDIN ZOTERO_ITEM CSL_CITATION {"citationID":"a2qanuomr2r","properties":{"formattedCitation":"\\super 28\\nosupersub{}","plainCitation":"28","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401F4F" w:rsidRPr="00401F4F">
        <w:rPr>
          <w:rFonts w:ascii="Arial" w:hAnsi="Arial" w:cs="Arial"/>
          <w:sz w:val="20"/>
          <w:vertAlign w:val="superscript"/>
          <w:lang w:val="en-GB"/>
        </w:rPr>
        <w:t>28</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479007E6"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10"/>
      <w:r w:rsidR="00A56BC0"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a9irpil5kv","properties":{"formattedCitation":"\\super 21\\uc0\\u8211{}23,28\\uc0\\u8211{}30\\nosupersub{}","plainCitation":"21–23,28–30","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401F4F" w:rsidRPr="00401F4F">
        <w:rPr>
          <w:rFonts w:ascii="Arial" w:hAnsi="Arial" w:cs="Arial"/>
          <w:sz w:val="20"/>
          <w:vertAlign w:val="superscript"/>
          <w:lang w:val="en-GB"/>
        </w:rPr>
        <w:t>21–23,28–30</w:t>
      </w:r>
      <w:r w:rsidR="00A56BC0" w:rsidRPr="00C8522B">
        <w:rPr>
          <w:rFonts w:ascii="Arial" w:hAnsi="Arial" w:cs="Arial"/>
          <w:sz w:val="20"/>
          <w:szCs w:val="20"/>
        </w:rPr>
        <w:fldChar w:fldCharType="end"/>
      </w:r>
      <w:r w:rsidR="00192ED9">
        <w:rPr>
          <w:rFonts w:ascii="Arial" w:hAnsi="Arial" w:cs="Arial"/>
          <w:sz w:val="20"/>
          <w:szCs w:val="20"/>
          <w:lang w:val="en-US"/>
        </w:rPr>
        <w:t xml:space="preserve"> </w:t>
      </w:r>
      <w:r w:rsidR="00192ED9">
        <w:rPr>
          <w:rFonts w:ascii="Arial" w:hAnsi="Arial" w:cs="Arial"/>
          <w:sz w:val="20"/>
          <w:szCs w:val="20"/>
        </w:rPr>
        <w:fldChar w:fldCharType="begin"/>
      </w:r>
      <w:r w:rsidR="00401F4F">
        <w:rPr>
          <w:rFonts w:ascii="Arial" w:hAnsi="Arial" w:cs="Arial"/>
          <w:sz w:val="20"/>
          <w:szCs w:val="20"/>
        </w:rPr>
        <w:instrText xml:space="preserve"> ADDIN ZOTERO_ITEM CSL_CITATION {"citationID":"a14pm9nk0s4","properties":{"formattedCitation":"\\super 4,24,27\\nosupersub{}","plainCitation":"4,24,27","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192ED9">
        <w:rPr>
          <w:rFonts w:ascii="Arial" w:hAnsi="Arial" w:cs="Arial"/>
          <w:sz w:val="20"/>
          <w:szCs w:val="20"/>
        </w:rPr>
        <w:fldChar w:fldCharType="separate"/>
      </w:r>
      <w:r w:rsidR="00401F4F" w:rsidRPr="00401F4F">
        <w:rPr>
          <w:rFonts w:ascii="Arial" w:hAnsi="Arial" w:cs="Arial"/>
          <w:sz w:val="20"/>
          <w:vertAlign w:val="superscript"/>
          <w:lang w:val="en-GB"/>
        </w:rPr>
        <w:t>4,24,27</w:t>
      </w:r>
      <w:r w:rsidR="00192ED9">
        <w:rPr>
          <w:rFonts w:ascii="Arial" w:hAnsi="Arial" w:cs="Arial"/>
          <w:sz w:val="20"/>
          <w:szCs w:val="20"/>
        </w:rPr>
        <w:fldChar w:fldCharType="end"/>
      </w:r>
      <w:r w:rsidR="004332C2">
        <w:rPr>
          <w:rFonts w:ascii="Arial" w:hAnsi="Arial" w:cs="Arial"/>
          <w:sz w:val="20"/>
          <w:szCs w:val="20"/>
        </w:rPr>
        <w:t xml:space="preserve"> </w:t>
      </w:r>
      <w:commentRangeEnd w:id="10"/>
      <w:r w:rsidR="00192ED9">
        <w:rPr>
          <w:rStyle w:val="CommentReference"/>
          <w:lang w:val="en-US" w:eastAsia="en-US"/>
        </w:rPr>
        <w:commentReference w:id="10"/>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data </w:t>
      </w:r>
      <w:r w:rsidR="0074163E">
        <w:rPr>
          <w:rFonts w:ascii="Arial" w:hAnsi="Arial" w:cs="Arial"/>
          <w:sz w:val="20"/>
          <w:szCs w:val="20"/>
        </w:rPr>
        <w:t>lacks</w:t>
      </w:r>
      <w:r w:rsidR="00192ED9">
        <w:rPr>
          <w:rFonts w:ascii="Arial" w:hAnsi="Arial" w:cs="Arial"/>
          <w:sz w:val="20"/>
          <w:szCs w:val="20"/>
          <w:lang w:val="en-US"/>
        </w:rPr>
        <w:t>,</w:t>
      </w:r>
      <w:r w:rsidR="00D57284">
        <w:rPr>
          <w:rFonts w:ascii="Arial" w:hAnsi="Arial" w:cs="Arial"/>
          <w:sz w:val="20"/>
          <w:szCs w:val="20"/>
        </w:rPr>
        <w:t xml:space="preserve"> </w:t>
      </w:r>
      <w:r w:rsidR="00192ED9">
        <w:rPr>
          <w:rFonts w:ascii="Arial" w:hAnsi="Arial" w:cs="Arial"/>
          <w:sz w:val="20"/>
          <w:szCs w:val="20"/>
          <w:lang w:val="en-US"/>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401F4F">
        <w:rPr>
          <w:rFonts w:ascii="Arial" w:hAnsi="Arial" w:cs="Arial"/>
          <w:sz w:val="20"/>
          <w:szCs w:val="20"/>
        </w:rPr>
        <w:instrText xml:space="preserve"> ADDIN ZOTERO_ITEM CSL_CITATION {"citationID":"a22s0as1ans","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401F4F" w:rsidRPr="00401F4F">
        <w:rPr>
          <w:rFonts w:ascii="Arial" w:hAnsi="Arial" w:cs="Arial"/>
          <w:sz w:val="20"/>
          <w:vertAlign w:val="superscript"/>
          <w:lang w:val="en-GB"/>
        </w:rPr>
        <w:t>6</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w:t>
      </w:r>
      <w:r w:rsidR="00D45071">
        <w:rPr>
          <w:rFonts w:ascii="Arial" w:hAnsi="Arial" w:cs="Arial"/>
          <w:sz w:val="20"/>
          <w:szCs w:val="20"/>
        </w:rPr>
        <w:t xml:space="preserve"> </w:t>
      </w:r>
      <w:r w:rsidR="00192ED9">
        <w:rPr>
          <w:rFonts w:ascii="Arial" w:hAnsi="Arial" w:cs="Arial"/>
          <w:sz w:val="20"/>
          <w:szCs w:val="20"/>
          <w:lang w:val="en-US"/>
        </w:rPr>
        <w:t>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401F4F">
        <w:rPr>
          <w:rFonts w:ascii="Arial" w:hAnsi="Arial" w:cs="Arial"/>
          <w:sz w:val="20"/>
          <w:szCs w:val="20"/>
        </w:rPr>
        <w:instrText xml:space="preserve"> ADDIN ZOTERO_ITEM CSL_CITATION {"citationID":"a1kdgsnupev","properties":{"formattedCitation":"\\super 31\\nosupersub{}","plainCitation":"31","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401F4F" w:rsidRPr="00401F4F">
        <w:rPr>
          <w:rFonts w:ascii="Arial" w:hAnsi="Arial" w:cs="Arial"/>
          <w:sz w:val="20"/>
          <w:vertAlign w:val="superscript"/>
          <w:lang w:val="en-GB"/>
        </w:rPr>
        <w:t>31</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401F4F">
        <w:rPr>
          <w:rFonts w:ascii="Arial" w:hAnsi="Arial" w:cs="Arial"/>
          <w:sz w:val="20"/>
          <w:szCs w:val="20"/>
        </w:rPr>
        <w:instrText xml:space="preserve"> ADDIN ZOTERO_ITEM CSL_CITATION {"citationID":"a26e1sinie7","properties":{"formattedCitation":"\\super 12,24,27,32\\nosupersub{}","plainCitation":"12,24,27,3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401F4F" w:rsidRPr="00401F4F">
        <w:rPr>
          <w:rFonts w:ascii="Arial" w:hAnsi="Arial" w:cs="Arial"/>
          <w:sz w:val="20"/>
          <w:vertAlign w:val="superscript"/>
          <w:lang w:val="en-GB"/>
        </w:rPr>
        <w:t>12,24,27,32</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401F4F">
        <w:rPr>
          <w:rFonts w:ascii="Arial" w:hAnsi="Arial" w:cs="Arial"/>
          <w:i/>
          <w:iCs/>
          <w:sz w:val="20"/>
          <w:szCs w:val="20"/>
        </w:rPr>
        <w:instrText xml:space="preserve"> ADDIN ZOTERO_ITEM CSL_CITATION {"citationID":"a23jdushi7v","properties":{"formattedCitation":"\\super 33\\nosupersub{}","plainCitation":"3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401F4F" w:rsidRPr="00401F4F">
        <w:rPr>
          <w:rFonts w:ascii="Arial" w:hAnsi="Arial" w:cs="Arial"/>
          <w:sz w:val="20"/>
          <w:vertAlign w:val="superscript"/>
          <w:lang w:val="en-GB"/>
        </w:rPr>
        <w:t>33</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401F4F">
        <w:rPr>
          <w:rFonts w:ascii="Arial" w:hAnsi="Arial" w:cs="Arial"/>
          <w:i/>
          <w:iCs/>
          <w:sz w:val="20"/>
          <w:szCs w:val="20"/>
        </w:rPr>
        <w:instrText xml:space="preserve"> ADDIN ZOTERO_ITEM CSL_CITATION {"citationID":"arc7q81jl6","properties":{"formattedCitation":"\\super 34\\nosupersub{}","plainCitation":"3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401F4F" w:rsidRPr="00401F4F">
        <w:rPr>
          <w:rFonts w:ascii="Arial" w:hAnsi="Arial" w:cs="Arial"/>
          <w:sz w:val="20"/>
          <w:vertAlign w:val="superscript"/>
          <w:lang w:val="en-GB"/>
        </w:rPr>
        <w:t>34</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lastRenderedPageBreak/>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401F4F">
        <w:rPr>
          <w:rFonts w:ascii="Arial" w:hAnsi="Arial" w:cs="Arial"/>
          <w:sz w:val="20"/>
          <w:szCs w:val="20"/>
        </w:rPr>
        <w:instrText xml:space="preserve"> ADDIN ZOTERO_ITEM CSL_CITATION {"citationID":"a2l0j20tksp","properties":{"formattedCitation":"\\super 24,27,32,34\\nosupersub{}","plainCitation":"24,27,32,3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401F4F" w:rsidRPr="00401F4F">
        <w:rPr>
          <w:rFonts w:ascii="Arial" w:hAnsi="Arial" w:cs="Arial"/>
          <w:sz w:val="20"/>
          <w:vertAlign w:val="superscript"/>
          <w:lang w:val="en-GB"/>
        </w:rPr>
        <w:t>24,27,32,34</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401F4F">
        <w:rPr>
          <w:rFonts w:ascii="Arial" w:hAnsi="Arial" w:cs="Arial"/>
          <w:sz w:val="20"/>
          <w:szCs w:val="20"/>
        </w:rPr>
        <w:instrText xml:space="preserve"> ADDIN ZOTERO_ITEM CSL_CITATION {"citationID":"a1amd6pb40r","properties":{"formattedCitation":"\\super 4,32\\nosupersub{}","plainCitation":"4,3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401F4F" w:rsidRPr="00401F4F">
        <w:rPr>
          <w:rFonts w:ascii="Arial" w:hAnsi="Arial" w:cs="Arial"/>
          <w:sz w:val="20"/>
          <w:vertAlign w:val="superscript"/>
          <w:lang w:val="en-GB"/>
        </w:rPr>
        <w:t>4,32</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401F4F">
        <w:rPr>
          <w:rFonts w:ascii="Arial" w:hAnsi="Arial" w:cs="Arial"/>
          <w:sz w:val="20"/>
          <w:szCs w:val="20"/>
        </w:rPr>
        <w:instrText xml:space="preserve"> ADDIN ZOTERO_ITEM CSL_CITATION {"citationID":"a242jo5nski","properties":{"formattedCitation":"\\super 33\\nosupersub{}","plainCitation":"3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401F4F" w:rsidRPr="00401F4F">
        <w:rPr>
          <w:rFonts w:ascii="Arial" w:hAnsi="Arial" w:cs="Arial"/>
          <w:sz w:val="20"/>
          <w:vertAlign w:val="superscript"/>
          <w:lang w:val="en-GB"/>
        </w:rPr>
        <w:t>33</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401F4F">
        <w:rPr>
          <w:rFonts w:ascii="Arial" w:hAnsi="Arial" w:cs="Arial"/>
          <w:sz w:val="20"/>
          <w:szCs w:val="20"/>
        </w:rPr>
        <w:instrText xml:space="preserve"> ADDIN ZOTERO_ITEM CSL_CITATION {"citationID":"a1lvh4b02bf","properties":{"formattedCitation":"\\super 35\\nosupersub{}","plainCitation":"35","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401F4F" w:rsidRPr="00401F4F">
        <w:rPr>
          <w:rFonts w:ascii="Arial" w:hAnsi="Arial" w:cs="Arial"/>
          <w:sz w:val="20"/>
          <w:vertAlign w:val="superscript"/>
          <w:lang w:val="en-GB"/>
        </w:rPr>
        <w:t>35</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11"/>
      <w:r w:rsidR="00F11823">
        <w:rPr>
          <w:rFonts w:ascii="Arial" w:hAnsi="Arial" w:cs="Arial"/>
          <w:sz w:val="20"/>
          <w:szCs w:val="20"/>
        </w:rPr>
        <w:t>.</w:t>
      </w:r>
      <w:commentRangeEnd w:id="11"/>
      <w:r w:rsidR="00BA2089">
        <w:rPr>
          <w:rStyle w:val="CommentReference"/>
        </w:rPr>
        <w:commentReference w:id="11"/>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12"/>
      <w:r w:rsidR="00621786">
        <w:rPr>
          <w:rFonts w:ascii="Arial" w:hAnsi="Arial" w:cs="Arial"/>
          <w:sz w:val="20"/>
          <w:szCs w:val="20"/>
        </w:rPr>
        <w:t>models</w:t>
      </w:r>
      <w:commentRangeEnd w:id="12"/>
      <w:r w:rsidR="00707155">
        <w:rPr>
          <w:rStyle w:val="CommentReference"/>
        </w:rPr>
        <w:commentReference w:id="12"/>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5589967B"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401F4F">
        <w:rPr>
          <w:rFonts w:ascii="Arial" w:hAnsi="Arial" w:cs="Arial"/>
          <w:sz w:val="20"/>
          <w:szCs w:val="20"/>
        </w:rPr>
        <w:instrText xml:space="preserve"> ADDIN ZOTERO_ITEM CSL_CITATION {"citationID":"aSlHK9vT","properties":{"formattedCitation":"\\super 22,36\\nosupersub{}","plainCitation":"22,36","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401F4F" w:rsidRPr="00401F4F">
        <w:rPr>
          <w:rFonts w:ascii="Arial" w:hAnsi="Arial" w:cs="Arial"/>
          <w:sz w:val="20"/>
          <w:vertAlign w:val="superscript"/>
          <w:lang w:val="en-GB"/>
        </w:rPr>
        <w:t>22,36</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401F4F">
        <w:rPr>
          <w:rFonts w:ascii="Arial" w:hAnsi="Arial" w:cs="Arial"/>
          <w:sz w:val="20"/>
          <w:szCs w:val="20"/>
        </w:rPr>
        <w:instrText xml:space="preserve"> ADDIN ZOTERO_ITEM CSL_CITATION {"citationID":"igZ21RXh","properties":{"formattedCitation":"\\super 37,38\\nosupersub{}","plainCitation":"37,38","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401F4F" w:rsidRPr="00401F4F">
        <w:rPr>
          <w:rFonts w:ascii="Arial" w:hAnsi="Arial" w:cs="Arial"/>
          <w:sz w:val="20"/>
          <w:vertAlign w:val="superscript"/>
          <w:lang w:val="en-GB"/>
        </w:rPr>
        <w:t>37,38</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341689">
        <w:rPr>
          <w:rFonts w:ascii="Arial" w:hAnsi="Arial" w:cs="Arial"/>
          <w:sz w:val="20"/>
          <w:szCs w:val="20"/>
        </w:rPr>
        <w:t>it</w:t>
      </w:r>
      <w:r w:rsidR="009A444B">
        <w:rPr>
          <w:rFonts w:ascii="Arial" w:hAnsi="Arial" w:cs="Arial"/>
          <w:sz w:val="20"/>
          <w:szCs w:val="20"/>
          <w:lang w:val="en-US"/>
        </w:rPr>
        <w:t>'</w:t>
      </w:r>
      <w:r w:rsidR="00341689">
        <w:rPr>
          <w:rFonts w:ascii="Arial" w:hAnsi="Arial" w:cs="Arial"/>
          <w:sz w:val="20"/>
          <w:szCs w:val="20"/>
        </w:rPr>
        <w:t xml:space="preserve">s </w:t>
      </w:r>
      <w:r>
        <w:rPr>
          <w:rFonts w:ascii="Arial" w:hAnsi="Arial" w:cs="Arial"/>
          <w:sz w:val="20"/>
          <w:szCs w:val="20"/>
        </w:rPr>
        <w:t>epidemiological features</w:t>
      </w:r>
      <w:r w:rsidR="00341689">
        <w:rPr>
          <w:rFonts w:ascii="Arial" w:hAnsi="Arial" w:cs="Arial"/>
          <w:sz w:val="20"/>
          <w:szCs w:val="20"/>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rFonts w:ascii="Arial" w:hAnsi="Arial" w:cs="Arial"/>
          <w:sz w:val="20"/>
          <w:szCs w:val="20"/>
        </w:rPr>
      </w:pPr>
      <w:r>
        <w:rPr>
          <w:rFonts w:ascii="Arial" w:hAnsi="Arial" w:cs="Arial"/>
          <w:sz w:val="20"/>
          <w:szCs w:val="20"/>
        </w:rPr>
        <w:lastRenderedPageBreak/>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6B5E6AC4"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401F4F">
        <w:rPr>
          <w:rFonts w:ascii="Arial" w:hAnsi="Arial" w:cs="Arial"/>
          <w:sz w:val="20"/>
          <w:szCs w:val="20"/>
        </w:rPr>
        <w:instrText xml:space="preserve"> ADDIN ZOTERO_ITEM CSL_CITATION {"citationID":"a2ohhd2bj5j","properties":{"formattedCitation":"\\super 35\\nosupersub{}","plainCitation":"35","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401F4F" w:rsidRPr="00401F4F">
        <w:rPr>
          <w:rFonts w:ascii="Arial" w:hAnsi="Arial" w:cs="Arial"/>
          <w:sz w:val="20"/>
          <w:vertAlign w:val="superscript"/>
          <w:lang w:val="en-GB"/>
        </w:rPr>
        <w:t>35</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401F4F">
        <w:rPr>
          <w:rFonts w:ascii="Arial" w:hAnsi="Arial" w:cs="Arial"/>
          <w:sz w:val="20"/>
          <w:szCs w:val="20"/>
        </w:rPr>
        <w:instrText xml:space="preserve"> ADDIN ZOTERO_ITEM CSL_CITATION {"citationID":"amso8q6cfk","properties":{"formattedCitation":"\\super 39\\nosupersub{}","plainCitation":"39","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401F4F" w:rsidRPr="00401F4F">
        <w:rPr>
          <w:rFonts w:ascii="Arial" w:hAnsi="Arial" w:cs="Arial"/>
          <w:sz w:val="20"/>
          <w:vertAlign w:val="superscript"/>
          <w:lang w:val="en-GB"/>
        </w:rPr>
        <w:t>39</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13"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13"/>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w:t>
      </w:r>
      <w:r w:rsidR="005E4095">
        <w:rPr>
          <w:rFonts w:ascii="Arial" w:hAnsi="Arial" w:cs="Arial"/>
          <w:sz w:val="20"/>
          <w:szCs w:val="20"/>
        </w:rPr>
        <w:lastRenderedPageBreak/>
        <w:t>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14"/>
      <w:commentRangeStart w:id="15"/>
      <w:commentRangeStart w:id="16"/>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14"/>
      <w:r w:rsidR="00F372CF">
        <w:rPr>
          <w:rStyle w:val="CommentReference"/>
          <w:rFonts w:ascii="Times New Roman" w:eastAsia="Times New Roman" w:hAnsi="Times New Roman" w:cs="Times New Roman"/>
          <w:color w:val="auto"/>
          <w:lang w:val="en-US" w:eastAsia="en-US"/>
        </w:rPr>
        <w:commentReference w:id="14"/>
      </w:r>
      <w:commentRangeEnd w:id="15"/>
      <w:r w:rsidR="00CD15CE">
        <w:rPr>
          <w:rStyle w:val="CommentReference"/>
          <w:rFonts w:ascii="Times New Roman" w:eastAsia="Times New Roman" w:hAnsi="Times New Roman" w:cs="Times New Roman"/>
          <w:color w:val="auto"/>
          <w:lang w:val="en-US" w:eastAsia="en-US"/>
        </w:rPr>
        <w:commentReference w:id="15"/>
      </w:r>
      <w:commentRangeEnd w:id="16"/>
      <w:r w:rsidR="00441729">
        <w:rPr>
          <w:rStyle w:val="CommentReference"/>
          <w:rFonts w:ascii="Times New Roman" w:eastAsia="Times New Roman" w:hAnsi="Times New Roman" w:cs="Times New Roman"/>
          <w:color w:val="auto"/>
          <w:lang w:val="en-US" w:eastAsia="en-US"/>
        </w:rPr>
        <w:commentReference w:id="16"/>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045934A"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7"/>
      <w:commentRangeStart w:id="18"/>
      <w:commentRangeStart w:id="19"/>
      <w:commentRangeStart w:id="20"/>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7"/>
      <w:r w:rsidR="00E47C7B">
        <w:rPr>
          <w:rStyle w:val="CommentReference"/>
        </w:rPr>
        <w:commentReference w:id="17"/>
      </w:r>
      <w:commentRangeEnd w:id="18"/>
      <w:r w:rsidR="00B03E75">
        <w:rPr>
          <w:rStyle w:val="CommentReference"/>
        </w:rPr>
        <w:commentReference w:id="18"/>
      </w:r>
      <w:commentRangeEnd w:id="19"/>
      <w:r w:rsidR="002F5FF5">
        <w:rPr>
          <w:rStyle w:val="CommentReference"/>
        </w:rPr>
        <w:commentReference w:id="19"/>
      </w:r>
      <w:commentRangeEnd w:id="20"/>
      <w:r w:rsidR="008E3A41">
        <w:rPr>
          <w:rStyle w:val="CommentReference"/>
        </w:rPr>
        <w:commentReference w:id="20"/>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w:t>
      </w:r>
      <w:r w:rsidR="003C2682">
        <w:rPr>
          <w:rFonts w:ascii="Arial" w:eastAsiaTheme="minorEastAsia" w:hAnsi="Arial" w:cs="Arial"/>
          <w:sz w:val="20"/>
          <w:szCs w:val="20"/>
        </w:rPr>
        <w:lastRenderedPageBreak/>
        <w:t>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7E353042"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401F4F">
        <w:rPr>
          <w:rFonts w:ascii="Arial" w:hAnsi="Arial" w:cs="Arial"/>
          <w:sz w:val="20"/>
          <w:szCs w:val="20"/>
        </w:rPr>
        <w:instrText xml:space="preserve"> ADDIN ZOTERO_ITEM CSL_CITATION {"citationID":"a1mamaee4o1","properties":{"formattedCitation":"\\super 40\\nosupersub{}","plainCitation":"40","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401F4F" w:rsidRPr="00401F4F">
        <w:rPr>
          <w:rFonts w:ascii="Arial" w:hAnsi="Arial" w:cs="Arial"/>
          <w:sz w:val="20"/>
          <w:vertAlign w:val="superscript"/>
          <w:lang w:val="en-GB"/>
        </w:rPr>
        <w:t>40</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r w:rsidR="000929EE">
        <w:rPr>
          <w:rFonts w:ascii="Arial" w:hAnsi="Arial" w:cs="Arial"/>
          <w:sz w:val="20"/>
          <w:szCs w:val="20"/>
          <w:lang w:val="en-US"/>
        </w:rPr>
        <w:t>can be</w:t>
      </w:r>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21"/>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21"/>
        <m:r>
          <m:rPr>
            <m:sty m:val="p"/>
          </m:rPr>
          <w:rPr>
            <w:rStyle w:val="CommentReference"/>
            <w:rFonts w:ascii="Cambria Math" w:hAnsi="Cambria Math"/>
          </w:rPr>
          <w:commentReference w:id="21"/>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22"/>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22"/>
      <w:r w:rsidR="007A5B30">
        <w:rPr>
          <w:rStyle w:val="CommentReference"/>
        </w:rPr>
        <w:commentReference w:id="22"/>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A37F5D6"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ran with the true parameters</w:t>
      </w:r>
      <w:r w:rsidR="00B50376">
        <w:rPr>
          <w:rFonts w:ascii="Arial" w:eastAsiaTheme="minorEastAsia" w:hAnsi="Arial" w:cs="Arial"/>
          <w:sz w:val="20"/>
          <w:szCs w:val="20"/>
        </w:rPr>
        <w:t xml:space="preserve"> (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23"/>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23"/>
      <w:r w:rsidR="00882983">
        <w:rPr>
          <w:rStyle w:val="CommentReference"/>
        </w:rPr>
        <w:commentReference w:id="23"/>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 xml:space="preserve">his analysis </w:t>
      </w:r>
      <w:r w:rsidR="005D2403">
        <w:rPr>
          <w:rFonts w:ascii="Arial" w:hAnsi="Arial" w:cs="Arial"/>
          <w:sz w:val="20"/>
          <w:szCs w:val="20"/>
        </w:rPr>
        <w:lastRenderedPageBreak/>
        <w:t>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29AD3318"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 xml:space="preserve">shows the </w:t>
      </w:r>
      <w:r w:rsidR="006E6EB5">
        <w:rPr>
          <w:rFonts w:ascii="Arial" w:hAnsi="Arial" w:cs="Arial"/>
          <w:sz w:val="20"/>
          <w:szCs w:val="20"/>
          <w:lang w:val="en-US"/>
        </w:rPr>
        <w:t xml:space="preserve">joint </w:t>
      </w:r>
      <w:r w:rsidR="008F14D4" w:rsidRPr="00DD07EB">
        <w:rPr>
          <w:rFonts w:ascii="Arial" w:hAnsi="Arial" w:cs="Arial"/>
          <w:sz w:val="20"/>
          <w:szCs w:val="20"/>
        </w:rPr>
        <w:t>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1901DC" w:rsidRPr="00DD07EB">
        <w:rPr>
          <w:rFonts w:ascii="Arial" w:hAnsi="Arial" w:cs="Arial"/>
          <w:sz w:val="20"/>
          <w:szCs w:val="20"/>
        </w:rPr>
        <w:t>within Iterated Filtering (IF) iterations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w:t>
      </w:r>
      <w:r w:rsidR="00764D6E">
        <w:rPr>
          <w:rFonts w:ascii="Arial" w:hAnsi="Arial" w:cs="Arial"/>
          <w:sz w:val="20"/>
          <w:szCs w:val="20"/>
          <w:lang w:val="en-US"/>
        </w:rPr>
        <w:t>is</w:t>
      </w:r>
      <w:r w:rsidR="00FE408F" w:rsidRPr="00DD07EB">
        <w:rPr>
          <w:rFonts w:ascii="Arial" w:hAnsi="Arial" w:cs="Arial"/>
          <w:sz w:val="20"/>
          <w:szCs w:val="20"/>
        </w:rPr>
        <w:t xml:space="preserve"> </w:t>
      </w:r>
      <w:r w:rsidR="006643E1" w:rsidRPr="00DD07EB">
        <w:rPr>
          <w:rFonts w:ascii="Arial" w:hAnsi="Arial" w:cs="Arial"/>
          <w:sz w:val="20"/>
          <w:szCs w:val="20"/>
        </w:rPr>
        <w:t>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104085E9"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prevalences of 55%, 63% 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lastRenderedPageBreak/>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Overall </w:t>
      </w:r>
      <w:r w:rsidR="003B1894">
        <w:rPr>
          <w:rFonts w:ascii="Arial" w:hAnsi="Arial" w:cs="Arial"/>
          <w:iCs/>
          <w:sz w:val="20"/>
          <w:szCs w:val="20"/>
          <w:lang w:val="en-US"/>
        </w:rPr>
        <w:t>results suggest that for most of the bacteria the hospital traffic</w:t>
      </w:r>
      <w:r w:rsidR="00FA1EC3">
        <w:rPr>
          <w:rFonts w:ascii="Arial" w:hAnsi="Arial" w:cs="Arial"/>
          <w:iCs/>
          <w:sz w:val="20"/>
          <w:szCs w:val="20"/>
          <w:lang w:val="en-US"/>
        </w:rPr>
        <w:t>, patient contact network</w:t>
      </w:r>
      <w:r w:rsidR="00A5510E">
        <w:rPr>
          <w:rFonts w:ascii="Arial" w:hAnsi="Arial" w:cs="Arial"/>
          <w:iCs/>
          <w:sz w:val="20"/>
          <w:szCs w:val="20"/>
          <w:lang w:val="en-US"/>
        </w:rPr>
        <w:t>,</w:t>
      </w:r>
      <w:r w:rsidR="003B1894">
        <w:rPr>
          <w:rFonts w:ascii="Arial" w:hAnsi="Arial" w:cs="Arial"/>
          <w:iCs/>
          <w:sz w:val="20"/>
          <w:szCs w:val="20"/>
          <w:lang w:val="en-US"/>
        </w:rPr>
        <w:t xml:space="preserve"> and detection protocols </w:t>
      </w:r>
      <w:r w:rsidR="00FA1EC3">
        <w:rPr>
          <w:rFonts w:ascii="Arial" w:hAnsi="Arial" w:cs="Arial"/>
          <w:iCs/>
          <w:sz w:val="20"/>
          <w:szCs w:val="20"/>
          <w:lang w:val="en-US"/>
        </w:rPr>
        <w:t xml:space="preserve">of microorganisms </w:t>
      </w:r>
      <w:r w:rsidR="003B1894">
        <w:rPr>
          <w:rFonts w:ascii="Arial" w:hAnsi="Arial" w:cs="Arial"/>
          <w:iCs/>
          <w:sz w:val="20"/>
          <w:szCs w:val="20"/>
          <w:lang w:val="en-US"/>
        </w:rPr>
        <w:t xml:space="preserve">determine both nosocomial transmission and </w:t>
      </w:r>
      <w:r w:rsidR="00FA1EC3">
        <w:rPr>
          <w:rFonts w:ascii="Arial" w:hAnsi="Arial" w:cs="Arial"/>
          <w:iCs/>
          <w:sz w:val="20"/>
          <w:szCs w:val="20"/>
          <w:lang w:val="en-US"/>
        </w:rPr>
        <w:t>the likelihood</w:t>
      </w:r>
      <w:r w:rsidR="003B1894">
        <w:rPr>
          <w:rFonts w:ascii="Arial" w:hAnsi="Arial" w:cs="Arial"/>
          <w:iCs/>
          <w:sz w:val="20"/>
          <w:szCs w:val="20"/>
          <w:lang w:val="en-US"/>
        </w:rPr>
        <w:t xml:space="preserve"> of </w:t>
      </w:r>
      <w:r w:rsidR="00FA1EC3">
        <w:rPr>
          <w:rFonts w:ascii="Arial" w:hAnsi="Arial" w:cs="Arial"/>
          <w:iCs/>
          <w:sz w:val="20"/>
          <w:szCs w:val="20"/>
          <w:lang w:val="en-US"/>
        </w:rPr>
        <w:t>detection</w:t>
      </w:r>
      <w:r w:rsidR="00631BBF">
        <w:rPr>
          <w:rFonts w:ascii="Arial" w:hAnsi="Arial" w:cs="Arial"/>
          <w:iCs/>
          <w:sz w:val="20"/>
          <w:szCs w:val="20"/>
          <w:lang w:val="en-US"/>
        </w:rPr>
        <w:t xml:space="preserve"> given carriage upon testing</w:t>
      </w:r>
      <w:r w:rsidR="003B1894">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0C7D19AB"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24"/>
      <w:r w:rsidR="00DA4CC2">
        <w:rPr>
          <w:rFonts w:ascii="Arial" w:hAnsi="Arial" w:cs="Arial"/>
          <w:sz w:val="20"/>
          <w:szCs w:val="20"/>
          <w:lang w:val="en-US"/>
        </w:rPr>
        <w:t>(Methods)</w:t>
      </w:r>
      <w:commentRangeEnd w:id="24"/>
      <w:r w:rsidR="00DA4CC2">
        <w:rPr>
          <w:rStyle w:val="CommentReference"/>
        </w:rPr>
        <w:commentReference w:id="24"/>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The model simulations allow estimation of the relative contributions of importation and nosocomial transmission to the overall burden of different species</w:t>
      </w:r>
      <w:r w:rsidR="00E221B1">
        <w:rPr>
          <w:rFonts w:ascii="Arial" w:hAnsi="Arial" w:cs="Arial"/>
          <w:sz w:val="20"/>
          <w:szCs w:val="20"/>
          <w:lang w:val="en-US"/>
        </w:rPr>
        <w:t xml:space="preserve"> 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212F9A2" w14:textId="77777777" w:rsid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F06C35C" w14:textId="51C341EE" w:rsidR="001E0514" w:rsidRDefault="00065838"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 xml:space="preserve">1. why </w:t>
      </w:r>
      <w:r w:rsidR="003E3A1D">
        <w:rPr>
          <w:rFonts w:ascii="Arial" w:hAnsi="Arial" w:cs="Arial"/>
          <w:color w:val="FF0000"/>
          <w:sz w:val="20"/>
          <w:szCs w:val="20"/>
          <w:lang w:val="en-US"/>
        </w:rPr>
        <w:t>we</w:t>
      </w:r>
      <w:r>
        <w:rPr>
          <w:rFonts w:ascii="Arial" w:hAnsi="Arial" w:cs="Arial"/>
          <w:color w:val="FF0000"/>
          <w:sz w:val="20"/>
          <w:szCs w:val="20"/>
          <w:lang w:val="en-US"/>
        </w:rPr>
        <w:t xml:space="preserve"> think this is important - why measure transmission</w:t>
      </w:r>
      <w:r w:rsidR="00584E30">
        <w:rPr>
          <w:rFonts w:ascii="Arial" w:hAnsi="Arial" w:cs="Arial"/>
          <w:color w:val="FF0000"/>
          <w:sz w:val="20"/>
          <w:szCs w:val="20"/>
          <w:lang w:val="en-US"/>
        </w:rPr>
        <w:t>, how to translate this to public health</w:t>
      </w:r>
      <w:r>
        <w:rPr>
          <w:rFonts w:ascii="Arial" w:hAnsi="Arial" w:cs="Arial"/>
          <w:color w:val="FF0000"/>
          <w:sz w:val="20"/>
          <w:szCs w:val="20"/>
          <w:lang w:val="en-US"/>
        </w:rPr>
        <w:t>. assumption about setting gamma from the literature and the decolonizations rate vs lenght of stay in hospital.</w:t>
      </w:r>
    </w:p>
    <w:p w14:paraId="37236AB7" w14:textId="2ED7C1BE" w:rsidR="001E0514" w:rsidRDefault="00065838"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2. how does this compare to empircal observations about nosocomial transmission for each bacteria</w:t>
      </w:r>
      <w:r w:rsidR="00897589">
        <w:rPr>
          <w:rFonts w:ascii="Arial" w:hAnsi="Arial" w:cs="Arial"/>
          <w:color w:val="FF0000"/>
          <w:sz w:val="20"/>
          <w:szCs w:val="20"/>
          <w:lang w:val="en-US"/>
        </w:rPr>
        <w:t>.</w:t>
      </w:r>
    </w:p>
    <w:p w14:paraId="75DEC99C" w14:textId="26305BB5" w:rsidR="001E0514" w:rsidRDefault="00065838"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3. what about coexistance (mrsa - mssa), (S aureus and S epidermis), (s aureus and p aeruginosa) and (enterococcus coexistance)</w:t>
      </w:r>
      <w:r w:rsidR="00897589">
        <w:rPr>
          <w:rFonts w:ascii="Arial" w:hAnsi="Arial" w:cs="Arial"/>
          <w:color w:val="FF0000"/>
          <w:sz w:val="20"/>
          <w:szCs w:val="20"/>
          <w:lang w:val="en-US"/>
        </w:rPr>
        <w:t>.</w:t>
      </w:r>
    </w:p>
    <w:p w14:paraId="591BC989" w14:textId="283B05BF" w:rsidR="001E0514" w:rsidRDefault="00065838"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4. limitation and other challenges.</w:t>
      </w:r>
    </w:p>
    <w:p w14:paraId="7CD42831" w14:textId="49F8C0FE" w:rsidR="00065838" w:rsidRDefault="00065838"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5. future work</w:t>
      </w:r>
      <w:r w:rsidR="00517E89">
        <w:rPr>
          <w:rFonts w:ascii="Arial" w:hAnsi="Arial" w:cs="Arial"/>
          <w:color w:val="FF0000"/>
          <w:sz w:val="20"/>
          <w:szCs w:val="20"/>
          <w:lang w:val="en-US"/>
        </w:rPr>
        <w:t xml:space="preserve"> </w:t>
      </w:r>
      <w:r w:rsidR="00517E89">
        <w:rPr>
          <w:rFonts w:ascii="Arial" w:hAnsi="Arial" w:cs="Arial"/>
          <w:color w:val="FF0000"/>
          <w:sz w:val="20"/>
          <w:szCs w:val="20"/>
          <w:lang w:val="en-US"/>
        </w:rPr>
        <w:fldChar w:fldCharType="begin"/>
      </w:r>
      <w:r w:rsidR="00517E89">
        <w:rPr>
          <w:rFonts w:ascii="Arial" w:hAnsi="Arial" w:cs="Arial"/>
          <w:color w:val="FF0000"/>
          <w:sz w:val="20"/>
          <w:szCs w:val="20"/>
          <w:lang w:val="en-US"/>
        </w:rPr>
        <w:instrText xml:space="preserve"> ADDIN ZOTERO_ITEM CSL_CITATION {"citationID":"a2bvjsc76sq","properties":{"formattedCitation":"\\uldash{\\super 1\\nosupersub{}}","plainCitation":"1","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17E89">
        <w:rPr>
          <w:rFonts w:ascii="Arial" w:hAnsi="Arial" w:cs="Arial"/>
          <w:color w:val="FF0000"/>
          <w:sz w:val="20"/>
          <w:szCs w:val="20"/>
          <w:lang w:val="en-US"/>
        </w:rPr>
        <w:fldChar w:fldCharType="separate"/>
      </w:r>
      <w:r w:rsidR="00517E89" w:rsidRPr="00517E89">
        <w:rPr>
          <w:rFonts w:ascii="Arial" w:hAnsi="Arial" w:cs="Arial"/>
          <w:color w:val="FF0000"/>
          <w:sz w:val="20"/>
          <w:u w:val="dash"/>
          <w:vertAlign w:val="superscript"/>
          <w:lang w:val="en-GB"/>
        </w:rPr>
        <w:t>1</w:t>
      </w:r>
      <w:r w:rsidR="00517E89">
        <w:rPr>
          <w:rFonts w:ascii="Arial" w:hAnsi="Arial" w:cs="Arial"/>
          <w:color w:val="FF0000"/>
          <w:sz w:val="20"/>
          <w:szCs w:val="20"/>
          <w:lang w:val="en-US"/>
        </w:rPr>
        <w:fldChar w:fldCharType="end"/>
      </w:r>
      <w:r>
        <w:rPr>
          <w:rFonts w:ascii="Arial" w:hAnsi="Arial" w:cs="Arial"/>
          <w:color w:val="FF0000"/>
          <w:sz w:val="20"/>
          <w:szCs w:val="20"/>
          <w:lang w:val="en-US"/>
        </w:rPr>
        <w:t xml:space="preserve">. </w:t>
      </w:r>
    </w:p>
    <w:p w14:paraId="55B158C8" w14:textId="5A93769D" w:rsidR="00065838" w:rsidRPr="00C760F6" w:rsidRDefault="00B431E8" w:rsidP="00C760F6">
      <w:pPr>
        <w:pStyle w:val="Heading3"/>
        <w:spacing w:line="360" w:lineRule="auto"/>
        <w:jc w:val="both"/>
        <w:rPr>
          <w:i/>
          <w:iCs/>
          <w:sz w:val="20"/>
          <w:szCs w:val="20"/>
          <w:lang w:val="en-US"/>
        </w:rPr>
      </w:pPr>
      <w:r>
        <w:rPr>
          <w:i/>
          <w:iCs/>
          <w:sz w:val="20"/>
          <w:szCs w:val="20"/>
          <w:lang w:val="en-US"/>
        </w:rPr>
        <w:lastRenderedPageBreak/>
        <w:t>Significance and results summary</w:t>
      </w:r>
    </w:p>
    <w:p w14:paraId="0473D3AB" w14:textId="7D98731B"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cite). It is also one of the most challenging processes to </w:t>
      </w:r>
      <w:r w:rsidR="004548E1">
        <w:rPr>
          <w:rFonts w:ascii="Arial" w:hAnsi="Arial" w:cs="Arial"/>
          <w:iCs/>
          <w:sz w:val="20"/>
          <w:szCs w:val="20"/>
          <w:lang w:val="en-US"/>
        </w:rPr>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 </w:t>
      </w:r>
      <w:r w:rsidR="005C5164">
        <w:rPr>
          <w:rFonts w:ascii="Arial" w:hAnsi="Arial" w:cs="Arial"/>
          <w:iCs/>
          <w:sz w:val="20"/>
          <w:szCs w:val="20"/>
          <w:lang w:val="en-US"/>
        </w:rPr>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screened</w:t>
      </w:r>
      <w:r w:rsidR="00FE408F">
        <w:rPr>
          <w:rFonts w:ascii="Arial" w:hAnsi="Arial" w:cs="Arial"/>
          <w:iCs/>
          <w:sz w:val="20"/>
          <w:szCs w:val="20"/>
          <w:lang w:val="en-US"/>
        </w:rPr>
        <w:t xml:space="preserve"> (P(culture</w:t>
      </w:r>
      <w:r w:rsidR="00D23410">
        <w:rPr>
          <w:rFonts w:ascii="Arial" w:hAnsi="Arial" w:cs="Arial"/>
          <w:iCs/>
          <w:sz w:val="20"/>
          <w:szCs w:val="20"/>
          <w:lang w:val="en-US"/>
        </w:rPr>
        <w:t xml:space="preserve"> </w:t>
      </w:r>
      <w:r w:rsidR="00FE408F">
        <w:rPr>
          <w:rFonts w:ascii="Arial" w:hAnsi="Arial" w:cs="Arial"/>
          <w:iCs/>
          <w:sz w:val="20"/>
          <w:szCs w:val="20"/>
          <w:lang w:val="en-US"/>
        </w:rPr>
        <w:t>|</w:t>
      </w:r>
      <w:r w:rsidR="009E6033">
        <w:rPr>
          <w:rFonts w:ascii="Arial" w:hAnsi="Arial" w:cs="Arial"/>
          <w:iCs/>
          <w:sz w:val="20"/>
          <w:szCs w:val="20"/>
          <w:lang w:val="en-US"/>
        </w:rPr>
        <w:t>non-infected</w:t>
      </w:r>
      <w:r w:rsidR="00D23410">
        <w:rPr>
          <w:rFonts w:ascii="Arial" w:hAnsi="Arial" w:cs="Arial"/>
          <w:iCs/>
          <w:sz w:val="20"/>
          <w:szCs w:val="20"/>
          <w:lang w:val="en-US"/>
        </w:rPr>
        <w:t>)</w:t>
      </w:r>
      <w:r w:rsidR="00FE408F">
        <w:rPr>
          <w:rFonts w:ascii="Arial" w:hAnsi="Arial" w:cs="Arial"/>
          <w:iCs/>
          <w:sz w:val="20"/>
          <w:szCs w:val="20"/>
          <w:lang w:val="en-US"/>
        </w:rPr>
        <w:t>)</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w:t>
      </w:r>
      <w:r w:rsidR="00FE408F">
        <w:rPr>
          <w:rFonts w:ascii="Arial" w:hAnsi="Arial" w:cs="Arial"/>
          <w:iCs/>
          <w:sz w:val="20"/>
          <w:szCs w:val="20"/>
          <w:lang w:val="en-US"/>
        </w:rPr>
        <w:t xml:space="preserve">because are </w:t>
      </w:r>
      <w:r w:rsidR="001A4485">
        <w:rPr>
          <w:rFonts w:ascii="Arial" w:hAnsi="Arial" w:cs="Arial"/>
          <w:iCs/>
          <w:sz w:val="20"/>
          <w:szCs w:val="20"/>
          <w:lang w:val="en-US"/>
        </w:rPr>
        <w:t>infected</w:t>
      </w:r>
      <w:r w:rsidR="001A4485">
        <w:rPr>
          <w:rFonts w:ascii="Arial" w:hAnsi="Arial" w:cs="Arial"/>
          <w:iCs/>
          <w:sz w:val="20"/>
          <w:szCs w:val="20"/>
          <w:lang w:val="en-US"/>
        </w:rPr>
        <w:t xml:space="preserve"> and therefore</w:t>
      </w:r>
      <w:r w:rsidR="00C96EDD">
        <w:rPr>
          <w:rFonts w:ascii="Arial" w:hAnsi="Arial" w:cs="Arial"/>
          <w:iCs/>
          <w:sz w:val="20"/>
          <w:szCs w:val="20"/>
          <w:lang w:val="en-US"/>
        </w:rPr>
        <w:t xml:space="preserve"> culture</w:t>
      </w:r>
      <w:r w:rsidR="001A4485">
        <w:rPr>
          <w:rFonts w:ascii="Arial" w:hAnsi="Arial" w:cs="Arial"/>
          <w:iCs/>
          <w:sz w:val="20"/>
          <w:szCs w:val="20"/>
          <w:lang w:val="en-US"/>
        </w:rPr>
        <w:t>d</w:t>
      </w:r>
      <w:r w:rsidR="00FE408F">
        <w:rPr>
          <w:rFonts w:ascii="Arial" w:hAnsi="Arial" w:cs="Arial"/>
          <w:iCs/>
          <w:sz w:val="20"/>
          <w:szCs w:val="20"/>
          <w:lang w:val="en-US"/>
        </w:rPr>
        <w:t xml:space="preserve"> (P(culture | </w:t>
      </w:r>
      <w:r w:rsidR="00D23410">
        <w:rPr>
          <w:rFonts w:ascii="Arial" w:hAnsi="Arial" w:cs="Arial"/>
          <w:iCs/>
          <w:sz w:val="20"/>
          <w:szCs w:val="20"/>
          <w:lang w:val="en-US"/>
        </w:rPr>
        <w:t>infected</w:t>
      </w:r>
      <w:r w:rsidR="00FE408F">
        <w:rPr>
          <w:rFonts w:ascii="Arial" w:hAnsi="Arial" w:cs="Arial"/>
          <w:iCs/>
          <w:sz w:val="20"/>
          <w:szCs w:val="20"/>
          <w:lang w:val="en-US"/>
        </w:rPr>
        <w:t>))</w:t>
      </w:r>
      <w:r w:rsidR="009D1C68">
        <w:rPr>
          <w:rFonts w:ascii="Arial" w:hAnsi="Arial" w:cs="Arial"/>
          <w:iCs/>
          <w:sz w:val="20"/>
          <w:szCs w:val="20"/>
          <w:lang w:val="en-US"/>
        </w:rPr>
        <w:t>.</w:t>
      </w:r>
      <w:r w:rsidR="005C0138">
        <w:rPr>
          <w:rFonts w:ascii="Arial" w:hAnsi="Arial" w:cs="Arial"/>
          <w:iCs/>
          <w:sz w:val="20"/>
          <w:szCs w:val="20"/>
          <w:lang w:val="en-US"/>
        </w:rPr>
        <w:t xml:space="preserve"> </w:t>
      </w:r>
      <w:r w:rsidR="00AB6C77">
        <w:rPr>
          <w:rFonts w:ascii="Arial" w:hAnsi="Arial" w:cs="Arial"/>
          <w:iCs/>
          <w:sz w:val="20"/>
          <w:szCs w:val="20"/>
          <w:lang w:val="en-US"/>
        </w:rPr>
        <w:t xml:space="preserve">In consequence, one could imagine </w:t>
      </w:r>
      <w:r w:rsidR="00712D9F">
        <w:rPr>
          <w:rFonts w:ascii="Arial" w:hAnsi="Arial" w:cs="Arial"/>
          <w:iCs/>
          <w:sz w:val="20"/>
          <w:szCs w:val="20"/>
          <w:lang w:val="en-US"/>
        </w:rPr>
        <w:t>any</w:t>
      </w:r>
      <w:r w:rsidR="00AB6C77">
        <w:rPr>
          <w:rFonts w:ascii="Arial" w:hAnsi="Arial" w:cs="Arial"/>
          <w:iCs/>
          <w:sz w:val="20"/>
          <w:szCs w:val="20"/>
          <w:lang w:val="en-US"/>
        </w:rPr>
        <w:t xml:space="preserve"> hospital system could lie on two major strategies of testing, just testing once individuals present symptoms or screening </w:t>
      </w:r>
      <w:r w:rsidR="00286943">
        <w:rPr>
          <w:rFonts w:ascii="Arial" w:hAnsi="Arial" w:cs="Arial"/>
          <w:iCs/>
          <w:sz w:val="20"/>
          <w:szCs w:val="20"/>
          <w:lang w:val="en-US"/>
        </w:rPr>
        <w:t>patients</w:t>
      </w:r>
      <w:r w:rsidR="003A2F01">
        <w:rPr>
          <w:rFonts w:ascii="Arial" w:hAnsi="Arial" w:cs="Arial"/>
          <w:iCs/>
          <w:sz w:val="20"/>
          <w:szCs w:val="20"/>
          <w:lang w:val="en-US"/>
        </w:rPr>
        <w:t xml:space="preserve"> at a constant probability of testing perhaps </w:t>
      </w:r>
      <w:r w:rsidR="006E6EB5">
        <w:rPr>
          <w:rFonts w:ascii="Arial" w:hAnsi="Arial" w:cs="Arial"/>
          <w:iCs/>
          <w:sz w:val="20"/>
          <w:szCs w:val="20"/>
          <w:lang w:val="en-US"/>
        </w:rPr>
        <w:t xml:space="preserve">a </w:t>
      </w:r>
      <w:r w:rsidR="003A2F01">
        <w:rPr>
          <w:rFonts w:ascii="Arial" w:hAnsi="Arial" w:cs="Arial"/>
          <w:iCs/>
          <w:sz w:val="20"/>
          <w:szCs w:val="20"/>
          <w:lang w:val="en-US"/>
        </w:rPr>
        <w:t>function of the time since admission</w:t>
      </w:r>
      <w:r w:rsidR="00AB6C77">
        <w:rPr>
          <w:rFonts w:ascii="Arial" w:hAnsi="Arial" w:cs="Arial"/>
          <w:iCs/>
          <w:sz w:val="20"/>
          <w:szCs w:val="20"/>
          <w:lang w:val="en-US"/>
        </w:rPr>
        <w:t xml:space="preserve">. </w:t>
      </w:r>
    </w:p>
    <w:p w14:paraId="194FD7C8" w14:textId="77777777" w:rsidR="00221DF0" w:rsidRDefault="00221DF0" w:rsidP="005C5164">
      <w:pPr>
        <w:spacing w:line="360" w:lineRule="auto"/>
        <w:jc w:val="both"/>
        <w:rPr>
          <w:rFonts w:ascii="Arial" w:hAnsi="Arial" w:cs="Arial"/>
          <w:iCs/>
          <w:sz w:val="20"/>
          <w:szCs w:val="20"/>
          <w:lang w:val="en-US"/>
        </w:rPr>
      </w:pPr>
    </w:p>
    <w:p w14:paraId="010E8B66" w14:textId="666D4ECC" w:rsidR="00C2711E" w:rsidRDefault="00221DF0" w:rsidP="005C5164">
      <w:pPr>
        <w:spacing w:line="360" w:lineRule="auto"/>
        <w:jc w:val="both"/>
        <w:rPr>
          <w:rFonts w:ascii="Arial" w:hAnsi="Arial" w:cs="Arial"/>
          <w:iCs/>
          <w:sz w:val="20"/>
          <w:szCs w:val="20"/>
          <w:lang w:val="en-US"/>
        </w:rPr>
      </w:pPr>
      <w:r>
        <w:rPr>
          <w:rFonts w:ascii="Arial" w:hAnsi="Arial" w:cs="Arial"/>
          <w:iCs/>
          <w:sz w:val="20"/>
          <w:szCs w:val="20"/>
          <w:lang w:val="en-US"/>
        </w:rPr>
        <w:t>In this work we used a simulation-based inference method</w:t>
      </w:r>
      <w:r w:rsidR="00B03E75">
        <w:rPr>
          <w:rFonts w:ascii="Arial" w:hAnsi="Arial" w:cs="Arial"/>
          <w:iCs/>
          <w:sz w:val="20"/>
          <w:szCs w:val="20"/>
          <w:lang w:val="en-US"/>
        </w:rPr>
        <w:t xml:space="preserve"> built</w:t>
      </w:r>
      <w:r w:rsidR="002D2133">
        <w:rPr>
          <w:rFonts w:ascii="Arial" w:hAnsi="Arial" w:cs="Arial"/>
          <w:iCs/>
          <w:sz w:val="20"/>
          <w:szCs w:val="20"/>
          <w:lang w:val="en-US"/>
        </w:rPr>
        <w:t xml:space="preserve"> 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and</w:t>
      </w:r>
      <w:r>
        <w:rPr>
          <w:rFonts w:ascii="Arial" w:hAnsi="Arial" w:cs="Arial"/>
          <w:iCs/>
          <w:sz w:val="20"/>
          <w:szCs w:val="20"/>
          <w:lang w:val="en-US"/>
        </w:rPr>
        <w:t xml:space="preserve"> informed by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 xml:space="preserve">. We surveyed the literature and set </w:t>
      </w:r>
      <m:oMath>
        <m:r>
          <m:rPr>
            <m:sty m:val="p"/>
          </m:rPr>
          <w:rPr>
            <w:rFonts w:ascii="Cambria Math" w:hAnsi="Cambria Math" w:cs="Arial"/>
            <w:sz w:val="20"/>
            <w:szCs w:val="20"/>
            <w:lang w:val="en-US"/>
          </w:rPr>
          <m:t>γ</m:t>
        </m:r>
      </m:oMath>
      <w:r w:rsidR="00365053">
        <w:rPr>
          <w:rFonts w:ascii="Arial" w:hAnsi="Arial" w:cs="Arial"/>
          <w:iCs/>
          <w:sz w:val="20"/>
          <w:szCs w:val="20"/>
          <w:lang w:val="en-US"/>
        </w:rPr>
        <w:t xml:space="preserve"> for each microorganism. We </w:t>
      </w:r>
      <w:r w:rsidR="00DE06B9">
        <w:rPr>
          <w:rFonts w:ascii="Arial" w:hAnsi="Arial" w:cs="Arial"/>
          <w:iCs/>
          <w:sz w:val="20"/>
          <w:szCs w:val="20"/>
          <w:lang w:val="en-US"/>
        </w:rPr>
        <w:t xml:space="preserve">questioned the </w:t>
      </w:r>
      <w:r w:rsidR="0085663E">
        <w:rPr>
          <w:rFonts w:ascii="Arial" w:hAnsi="Arial" w:cs="Arial"/>
          <w:iCs/>
          <w:sz w:val="20"/>
          <w:szCs w:val="20"/>
          <w:lang w:val="en-US"/>
        </w:rPr>
        <w:t>validity</w:t>
      </w:r>
      <w:r w:rsidR="00DE06B9">
        <w:rPr>
          <w:rFonts w:ascii="Arial" w:hAnsi="Arial" w:cs="Arial"/>
          <w:iCs/>
          <w:sz w:val="20"/>
          <w:szCs w:val="20"/>
          <w:lang w:val="en-US"/>
        </w:rPr>
        <w:t xml:space="preserve"> of this assumption</w:t>
      </w:r>
      <w:r w:rsidR="0085663E">
        <w:rPr>
          <w:rFonts w:ascii="Arial" w:hAnsi="Arial" w:cs="Arial"/>
          <w:iCs/>
          <w:sz w:val="20"/>
          <w:szCs w:val="20"/>
          <w:lang w:val="en-US"/>
        </w:rPr>
        <w:t>;</w:t>
      </w:r>
      <w:r w:rsidR="00DE06B9">
        <w:rPr>
          <w:rFonts w:ascii="Arial" w:hAnsi="Arial" w:cs="Arial"/>
          <w:iCs/>
          <w:sz w:val="20"/>
          <w:szCs w:val="20"/>
          <w:lang w:val="en-US"/>
        </w:rPr>
        <w:t xml:space="preserve"> from an epidemiological point of view experimental evidence has shown the consistent prevalence in humans for </w:t>
      </w:r>
      <w:r w:rsidR="00DE06B9">
        <w:rPr>
          <w:rFonts w:ascii="Arial" w:hAnsi="Arial" w:cs="Arial"/>
          <w:i/>
          <w:sz w:val="20"/>
          <w:szCs w:val="20"/>
          <w:lang w:val="en-US"/>
        </w:rPr>
        <w:t>S. aureus</w:t>
      </w:r>
      <w:r w:rsidR="00DE06B9">
        <w:rPr>
          <w:rFonts w:ascii="Arial" w:hAnsi="Arial" w:cs="Arial"/>
          <w:iCs/>
          <w:sz w:val="20"/>
          <w:szCs w:val="20"/>
          <w:lang w:val="en-US"/>
        </w:rPr>
        <w:t xml:space="preserve"> (see </w:t>
      </w:r>
      <w:r w:rsidR="00DE06B9">
        <w:rPr>
          <w:rFonts w:ascii="Arial" w:hAnsi="Arial" w:cs="Arial"/>
          <w:i/>
          <w:sz w:val="20"/>
          <w:szCs w:val="20"/>
          <w:lang w:val="en-US"/>
        </w:rPr>
        <w:t>Introduction)</w:t>
      </w:r>
      <w:r w:rsidR="00756F5E">
        <w:rPr>
          <w:rFonts w:ascii="Arial" w:hAnsi="Arial" w:cs="Arial"/>
          <w:iCs/>
          <w:sz w:val="20"/>
          <w:szCs w:val="20"/>
          <w:lang w:val="en-US"/>
        </w:rPr>
        <w:t xml:space="preserve"> similarly</w:t>
      </w:r>
      <w:r w:rsidR="00DE06B9">
        <w:rPr>
          <w:rFonts w:ascii="Arial" w:hAnsi="Arial" w:cs="Arial"/>
          <w:iCs/>
          <w:sz w:val="20"/>
          <w:szCs w:val="20"/>
          <w:lang w:val="en-US"/>
        </w:rPr>
        <w:t xml:space="preserve"> </w:t>
      </w:r>
      <w:r w:rsidR="00DE06B9">
        <w:rPr>
          <w:rFonts w:ascii="Arial" w:hAnsi="Arial" w:cs="Arial"/>
          <w:i/>
          <w:sz w:val="20"/>
          <w:szCs w:val="20"/>
          <w:lang w:val="en-US"/>
        </w:rPr>
        <w:t xml:space="preserve">S. epidermis </w:t>
      </w:r>
      <w:r w:rsidR="00DE06B9" w:rsidRPr="00AC1D40">
        <w:rPr>
          <w:rFonts w:ascii="Arial" w:hAnsi="Arial" w:cs="Arial"/>
          <w:iCs/>
          <w:sz w:val="20"/>
          <w:szCs w:val="20"/>
          <w:lang w:val="en-US"/>
        </w:rPr>
        <w:t xml:space="preserve">is </w:t>
      </w:r>
      <w:r w:rsidR="00DE06B9">
        <w:rPr>
          <w:rFonts w:ascii="Arial" w:hAnsi="Arial" w:cs="Arial"/>
          <w:iCs/>
          <w:sz w:val="20"/>
          <w:szCs w:val="20"/>
          <w:lang w:val="en-US"/>
        </w:rPr>
        <w:t xml:space="preserve">considered one of the more common </w:t>
      </w:r>
      <w:r w:rsidR="0085663E">
        <w:rPr>
          <w:rFonts w:ascii="Arial" w:hAnsi="Arial" w:cs="Arial"/>
          <w:iCs/>
          <w:sz w:val="20"/>
          <w:szCs w:val="20"/>
          <w:lang w:val="en-US"/>
        </w:rPr>
        <w:t>nasal nare</w:t>
      </w:r>
      <w:r w:rsidR="00DE06B9">
        <w:rPr>
          <w:rFonts w:ascii="Arial" w:hAnsi="Arial" w:cs="Arial"/>
          <w:iCs/>
          <w:sz w:val="20"/>
          <w:szCs w:val="20"/>
          <w:lang w:val="en-US"/>
        </w:rPr>
        <w:t xml:space="preserve"> commensals </w:t>
      </w:r>
      <w:r w:rsidR="0085663E">
        <w:rPr>
          <w:rFonts w:ascii="Arial" w:hAnsi="Arial" w:cs="Arial"/>
          <w:iCs/>
          <w:sz w:val="20"/>
          <w:szCs w:val="20"/>
          <w:lang w:val="en-US"/>
        </w:rPr>
        <w:t xml:space="preserve">with prevalences from 40 to 70% </w:t>
      </w:r>
      <w:r w:rsidR="0085663E">
        <w:rPr>
          <w:rFonts w:ascii="Arial" w:hAnsi="Arial" w:cs="Arial"/>
          <w:iCs/>
          <w:sz w:val="20"/>
          <w:szCs w:val="20"/>
          <w:lang w:val="en-US"/>
        </w:rPr>
        <w:fldChar w:fldCharType="begin"/>
      </w:r>
      <w:r w:rsidR="00401F4F">
        <w:rPr>
          <w:rFonts w:ascii="Arial" w:hAnsi="Arial" w:cs="Arial"/>
          <w:iCs/>
          <w:sz w:val="20"/>
          <w:szCs w:val="20"/>
          <w:lang w:val="en-US"/>
        </w:rPr>
        <w:instrText xml:space="preserve"> ADDIN ZOTERO_ITEM CSL_CITATION {"citationID":"a1t9k1r82p1","properties":{"formattedCitation":"\\super 41\\uc0\\u8211{}43\\nosupersub{}","plainCitation":"41–43","noteIndex":0},"citationItems":[{"id":504,"uris":["http://zotero.org/users/9551388/items/H6S9NDBW"],"itemData":{"id":504,"type":"article-journal","abstract":"While Staphylococcus epidermidis, as part of the commensal ﬂora, is a well-known human opportunistic pathogen, only little is known about the genetic relatedness of S. epidermidis carriage isolates from animal and human origin. This study aimed to compare S. epidermidis recovered from livestock, livestock-farmers and humans associated with the hospital environment. A total of 193 S. epidermidis isolates from three populations [animals (n = 33), farmers (n = 86) and hospital-associated (n = 74)] were characterized by broth microdilution antimicrobial susceptibility testing, staphylococcal cassette chromosome mec (SCCmec) typing, pulsed ﬁeld gel electrophoresis (PFGE) and multilocus sequence typing (MLST). The overall S. epidermidis nasal colonization rate was low in animals (1–9%) but high among farmers (75%). High levels of multi-resistance were found in all populations. Tetracycline resistance was high in animal and farmer isolates; resistance to erythromycin, clindamycin and trimethoprim was high in animal and hospital-associated isolates. Methicillinresistant S. epidermidis – MRSE isolates were found in all collections, with 22 (67%) MRSE in animals, 44 (51%) MRSE in farmers and 42 (57%) MRSE associated with the hospital-setting. Known SCCmec types and variants were detected in 79% of MRSE; the rest were non-typeable cassettes. In total 79 PFGEtypes were found, of which 22 were shared between livestock, farmers and the hospital settings. Clonal complex 2 was predominant in all three populations and most STs corresponded to types previously observed in community and nosocomial S. epidermidis populations. S. epidermidis isolates from livestock, farmers and hospital-setting showed a high level of diversity, but some clones can be found in humans as well as in animals.","container-title":"Veterinary Microbiology","DOI":"10.1016/j.vetmic.2015.04.019","ISSN":"03781135","issue":"1-2","journalAbbreviation":"Veterinary Microbiology","language":"en","page":"105-113","source":"DOI.org (Crossref)","title":"Antimicrobial resistance and population structure of Staphylococcus epidermidis recovered from animals and humans","volume":"178","author":[{"family":"Argudín","given":"M. Angeles"},{"family":"Vanderhaeghen","given":"Wannes"},{"family":"Vandendriessche","given":"Stien"},{"family":"Vandecandelaere","given":"Ilse"},{"family":"André","given":"François-Xavier"},{"family":"Denis","given":"Olivier"},{"family":"Coenye","given":"Tom"},{"family":"Butaye","given":"Patrick"}],"issued":{"date-parts":[["2015",7]]}}},{"id":830,"uris":["http://zotero.org/users/9551388/items/C3E6VDQE"],"itemData":{"id":830,"type":"article-journal","container-title":"APPL. MICROBIOL.","language":"en","source":"Zotero","title":"Distribution and Persistence of Staphylococcus and Micrococcus Species and Other Aerobic Bacteria on Human Skin'","volume":"30","author":[{"family":"Kloos","given":"Wesley E"},{"family":"Musselwhite","given":"Margaret S"}],"issued":{"date-parts":[["1975"]]}}},{"id":506,"uris":["http://zotero.org/users/9551388/items/NCCTK4UC"],"itemData":{"id":506,"type":"article-journal","container-title":"Microbial Drug Resistance","DOI":"10.1089/mdr.2013.0197","ISSN":"1076-6294, 1931-8448","issue":"2","journalAbbreviation":"Microbial Drug Resistance","language":"en","page":"108-117","source":"DOI.org (Crossref)","title":"Nasal Carriage of Methicillin Resistant Staphylococci","volume":"20","author":[{"family":"Faria","given":"Nuno A."},{"family":"Conceição","given":"Teresa"},{"family":"Miragaia","given":"Maria"},{"family":"Bartels","given":"Mette Damkjær"},{"family":"Lencastre","given":"Hermínia","non-dropping-particle":"de"},{"family":"Westh","given":"Henrik"}],"issued":{"date-parts":[["2014",4]]}}}],"schema":"https://github.com/citation-style-language/schema/raw/master/csl-citation.json"} </w:instrText>
      </w:r>
      <w:r w:rsidR="0085663E">
        <w:rPr>
          <w:rFonts w:ascii="Arial" w:hAnsi="Arial" w:cs="Arial"/>
          <w:iCs/>
          <w:sz w:val="20"/>
          <w:szCs w:val="20"/>
          <w:lang w:val="en-US"/>
        </w:rPr>
        <w:fldChar w:fldCharType="separate"/>
      </w:r>
      <w:r w:rsidR="00401F4F" w:rsidRPr="00401F4F">
        <w:rPr>
          <w:rFonts w:ascii="Arial" w:hAnsi="Arial" w:cs="Arial"/>
          <w:sz w:val="20"/>
          <w:vertAlign w:val="superscript"/>
          <w:lang w:val="en-GB"/>
        </w:rPr>
        <w:t>41–43</w:t>
      </w:r>
      <w:r w:rsidR="0085663E">
        <w:rPr>
          <w:rFonts w:ascii="Arial" w:hAnsi="Arial" w:cs="Arial"/>
          <w:iCs/>
          <w:sz w:val="20"/>
          <w:szCs w:val="20"/>
          <w:lang w:val="en-US"/>
        </w:rPr>
        <w:fldChar w:fldCharType="end"/>
      </w:r>
      <w:r w:rsidR="005C4182">
        <w:rPr>
          <w:rFonts w:ascii="Arial" w:hAnsi="Arial" w:cs="Arial"/>
          <w:iCs/>
          <w:sz w:val="20"/>
          <w:szCs w:val="20"/>
          <w:lang w:val="en-US"/>
        </w:rPr>
        <w:t>.</w:t>
      </w:r>
      <w:r w:rsidR="00756F5E">
        <w:rPr>
          <w:rFonts w:ascii="Arial" w:hAnsi="Arial" w:cs="Arial"/>
          <w:iCs/>
          <w:sz w:val="20"/>
          <w:szCs w:val="20"/>
          <w:lang w:val="en-US"/>
        </w:rPr>
        <w:t xml:space="preserve"> </w:t>
      </w:r>
      <w:r w:rsidR="00756F5E">
        <w:rPr>
          <w:rFonts w:ascii="Arial" w:hAnsi="Arial" w:cs="Arial"/>
          <w:i/>
          <w:sz w:val="20"/>
          <w:szCs w:val="20"/>
          <w:lang w:val="en-US"/>
        </w:rPr>
        <w:t>E. coli</w:t>
      </w:r>
      <w:r w:rsidR="00756F5E">
        <w:rPr>
          <w:rFonts w:ascii="Arial" w:hAnsi="Arial" w:cs="Arial"/>
          <w:iCs/>
          <w:sz w:val="20"/>
          <w:szCs w:val="20"/>
          <w:lang w:val="en-US"/>
        </w:rPr>
        <w:t xml:space="preserve"> </w:t>
      </w:r>
      <w:r w:rsidR="00597CED">
        <w:rPr>
          <w:rFonts w:ascii="Arial" w:hAnsi="Arial" w:cs="Arial"/>
          <w:iCs/>
          <w:sz w:val="20"/>
          <w:szCs w:val="20"/>
          <w:lang w:val="en-US"/>
        </w:rPr>
        <w:t xml:space="preserve">is also known to exist as </w:t>
      </w:r>
      <w:r w:rsidR="00BA7674">
        <w:rPr>
          <w:rFonts w:ascii="Arial" w:hAnsi="Arial" w:cs="Arial"/>
          <w:iCs/>
          <w:sz w:val="20"/>
          <w:szCs w:val="20"/>
          <w:lang w:val="en-US"/>
        </w:rPr>
        <w:t xml:space="preserve">a </w:t>
      </w:r>
      <w:r w:rsidR="00597CED">
        <w:rPr>
          <w:rFonts w:ascii="Arial" w:hAnsi="Arial" w:cs="Arial"/>
          <w:iCs/>
          <w:sz w:val="20"/>
          <w:szCs w:val="20"/>
          <w:lang w:val="en-US"/>
        </w:rPr>
        <w:t xml:space="preserve">universal component of the human </w:t>
      </w:r>
      <w:r w:rsidR="00C2711E">
        <w:rPr>
          <w:rFonts w:ascii="Arial" w:hAnsi="Arial" w:cs="Arial"/>
          <w:iCs/>
          <w:sz w:val="20"/>
          <w:szCs w:val="20"/>
          <w:lang w:val="en-US"/>
        </w:rPr>
        <w:t xml:space="preserve">gut </w:t>
      </w:r>
      <w:r w:rsidR="00597CED">
        <w:rPr>
          <w:rFonts w:ascii="Arial" w:hAnsi="Arial" w:cs="Arial"/>
          <w:iCs/>
          <w:sz w:val="20"/>
          <w:szCs w:val="20"/>
          <w:lang w:val="en-US"/>
        </w:rPr>
        <w:t>microbiota</w:t>
      </w:r>
      <w:r w:rsidR="00354FDB">
        <w:rPr>
          <w:rFonts w:ascii="Arial" w:hAnsi="Arial" w:cs="Arial"/>
          <w:iCs/>
          <w:sz w:val="20"/>
          <w:szCs w:val="20"/>
          <w:lang w:val="en-US"/>
        </w:rPr>
        <w:t xml:space="preserve">, </w:t>
      </w:r>
      <w:r w:rsidR="00A26322">
        <w:rPr>
          <w:rFonts w:ascii="Arial" w:hAnsi="Arial" w:cs="Arial"/>
          <w:iCs/>
          <w:sz w:val="20"/>
          <w:szCs w:val="20"/>
          <w:lang w:val="en-US"/>
        </w:rPr>
        <w:t>although</w:t>
      </w:r>
      <w:r w:rsidR="00C2711E">
        <w:rPr>
          <w:rFonts w:ascii="Arial" w:hAnsi="Arial" w:cs="Arial"/>
          <w:iCs/>
          <w:sz w:val="20"/>
          <w:szCs w:val="20"/>
          <w:lang w:val="en-US"/>
        </w:rPr>
        <w:t xml:space="preserve"> </w:t>
      </w:r>
      <w:r w:rsidR="00354FDB">
        <w:rPr>
          <w:rFonts w:ascii="Arial" w:hAnsi="Arial" w:cs="Arial"/>
          <w:iCs/>
          <w:sz w:val="20"/>
          <w:szCs w:val="20"/>
          <w:lang w:val="en-US"/>
        </w:rPr>
        <w:t xml:space="preserve">early </w:t>
      </w:r>
      <w:r w:rsidR="00BA7674">
        <w:rPr>
          <w:rFonts w:ascii="Arial" w:hAnsi="Arial" w:cs="Arial"/>
          <w:iCs/>
          <w:sz w:val="20"/>
          <w:szCs w:val="20"/>
          <w:lang w:val="en-US"/>
        </w:rPr>
        <w:t xml:space="preserve">studies revealed that only some strains are responsible for bacteremia episodes </w:t>
      </w:r>
      <w:r w:rsidR="00B25A9F">
        <w:rPr>
          <w:rFonts w:ascii="Arial" w:hAnsi="Arial" w:cs="Arial"/>
          <w:iCs/>
          <w:sz w:val="20"/>
          <w:szCs w:val="20"/>
          <w:lang w:val="en-US"/>
        </w:rPr>
        <w:t>(cite)</w:t>
      </w:r>
      <w:r w:rsidR="00BA7674">
        <w:rPr>
          <w:rFonts w:ascii="Arial" w:hAnsi="Arial" w:cs="Arial"/>
          <w:iCs/>
          <w:sz w:val="20"/>
          <w:szCs w:val="20"/>
          <w:lang w:val="en-US"/>
        </w:rPr>
        <w:t>,</w:t>
      </w:r>
      <w:r w:rsidR="00B25A9F">
        <w:rPr>
          <w:rFonts w:ascii="Arial" w:hAnsi="Arial" w:cs="Arial"/>
          <w:iCs/>
          <w:sz w:val="20"/>
          <w:szCs w:val="20"/>
          <w:lang w:val="en-US"/>
        </w:rPr>
        <w:t xml:space="preserve"> in consequence studies that both investigate </w:t>
      </w:r>
      <w:r w:rsidR="00FE408F">
        <w:rPr>
          <w:rFonts w:ascii="Arial" w:hAnsi="Arial" w:cs="Arial"/>
          <w:iCs/>
          <w:sz w:val="20"/>
          <w:szCs w:val="20"/>
          <w:lang w:val="en-US"/>
        </w:rPr>
        <w:t xml:space="preserve">the </w:t>
      </w:r>
      <w:r w:rsidR="00B25A9F">
        <w:rPr>
          <w:rFonts w:ascii="Arial" w:hAnsi="Arial" w:cs="Arial"/>
          <w:iCs/>
          <w:sz w:val="20"/>
          <w:szCs w:val="20"/>
          <w:lang w:val="en-US"/>
        </w:rPr>
        <w:t>prevalence and report genetic diversity are rare.</w:t>
      </w:r>
      <w:r w:rsidR="00213EB4">
        <w:rPr>
          <w:rFonts w:ascii="Arial" w:hAnsi="Arial" w:cs="Arial"/>
          <w:iCs/>
          <w:sz w:val="20"/>
          <w:szCs w:val="20"/>
          <w:lang w:val="en-US"/>
        </w:rPr>
        <w:t xml:space="preserve"> </w:t>
      </w:r>
      <w:r w:rsidR="001D1A1B">
        <w:rPr>
          <w:rFonts w:ascii="Arial" w:hAnsi="Arial" w:cs="Arial"/>
          <w:iCs/>
          <w:sz w:val="20"/>
          <w:szCs w:val="20"/>
          <w:lang w:val="en-US"/>
        </w:rPr>
        <w:t>To overcome this challenge</w:t>
      </w:r>
      <w:r w:rsidR="00B25A9F">
        <w:rPr>
          <w:rFonts w:ascii="Arial" w:hAnsi="Arial" w:cs="Arial"/>
          <w:iCs/>
          <w:sz w:val="20"/>
          <w:szCs w:val="20"/>
          <w:lang w:val="en-US"/>
        </w:rPr>
        <w:t xml:space="preserve"> we focused on </w:t>
      </w:r>
      <w:r w:rsidR="00900288">
        <w:rPr>
          <w:rFonts w:ascii="Arial" w:hAnsi="Arial" w:cs="Arial"/>
          <w:iCs/>
          <w:sz w:val="20"/>
          <w:szCs w:val="20"/>
          <w:lang w:val="en-US"/>
        </w:rPr>
        <w:t>investigations that searche</w:t>
      </w:r>
      <w:r w:rsidR="00213EB4">
        <w:rPr>
          <w:rFonts w:ascii="Arial" w:hAnsi="Arial" w:cs="Arial"/>
          <w:iCs/>
          <w:sz w:val="20"/>
          <w:szCs w:val="20"/>
          <w:lang w:val="en-US"/>
        </w:rPr>
        <w:t>d</w:t>
      </w:r>
      <w:r w:rsidR="00900288">
        <w:rPr>
          <w:rFonts w:ascii="Arial" w:hAnsi="Arial" w:cs="Arial"/>
          <w:iCs/>
          <w:sz w:val="20"/>
          <w:szCs w:val="20"/>
          <w:lang w:val="en-US"/>
        </w:rPr>
        <w:t xml:space="preserve"> for</w:t>
      </w:r>
      <w:r w:rsidR="00213EB4">
        <w:rPr>
          <w:rFonts w:ascii="Arial" w:hAnsi="Arial" w:cs="Arial"/>
          <w:iCs/>
          <w:sz w:val="20"/>
          <w:szCs w:val="20"/>
          <w:lang w:val="en-US"/>
        </w:rPr>
        <w:t xml:space="preserve"> known pathogenic strains such as </w:t>
      </w:r>
      <w:r w:rsidR="00900288" w:rsidRPr="00900288">
        <w:rPr>
          <w:rFonts w:ascii="Arial" w:hAnsi="Arial" w:cs="Arial"/>
          <w:iCs/>
          <w:sz w:val="20"/>
          <w:szCs w:val="20"/>
          <w:lang w:val="en-US"/>
        </w:rPr>
        <w:t>ESBL-producing</w:t>
      </w:r>
      <w:r w:rsidR="00900288">
        <w:rPr>
          <w:rFonts w:ascii="Arial" w:hAnsi="Arial" w:cs="Arial"/>
          <w:iCs/>
          <w:sz w:val="20"/>
          <w:szCs w:val="20"/>
          <w:lang w:val="en-US"/>
        </w:rPr>
        <w:t xml:space="preserve"> </w:t>
      </w:r>
      <w:r w:rsidR="00900288">
        <w:rPr>
          <w:rFonts w:ascii="Arial" w:hAnsi="Arial" w:cs="Arial"/>
          <w:i/>
          <w:sz w:val="20"/>
          <w:szCs w:val="20"/>
          <w:lang w:val="en-US"/>
        </w:rPr>
        <w:t>E. coli</w:t>
      </w:r>
      <w:r w:rsidR="004D638E">
        <w:rPr>
          <w:rFonts w:ascii="Arial" w:hAnsi="Arial" w:cs="Arial"/>
          <w:i/>
          <w:sz w:val="20"/>
          <w:szCs w:val="20"/>
          <w:lang w:val="en-US"/>
        </w:rPr>
        <w:t xml:space="preserve"> </w:t>
      </w:r>
      <w:r w:rsidR="004D638E">
        <w:rPr>
          <w:rFonts w:ascii="Arial" w:hAnsi="Arial" w:cs="Arial"/>
          <w:iCs/>
          <w:sz w:val="20"/>
          <w:szCs w:val="20"/>
          <w:lang w:val="en-US"/>
        </w:rPr>
        <w:t>and found prevalence</w:t>
      </w:r>
      <w:r w:rsidR="00644DA0">
        <w:rPr>
          <w:rFonts w:ascii="Arial" w:hAnsi="Arial" w:cs="Arial"/>
          <w:iCs/>
          <w:sz w:val="20"/>
          <w:szCs w:val="20"/>
          <w:lang w:val="en-US"/>
        </w:rPr>
        <w:t>s</w:t>
      </w:r>
      <w:r w:rsidR="004D638E">
        <w:rPr>
          <w:rFonts w:ascii="Arial" w:hAnsi="Arial" w:cs="Arial"/>
          <w:iCs/>
          <w:sz w:val="20"/>
          <w:szCs w:val="20"/>
          <w:lang w:val="en-US"/>
        </w:rPr>
        <w:t xml:space="preserve"> were found from 60 to 85%</w:t>
      </w:r>
      <w:r w:rsidR="004D638E">
        <w:rPr>
          <w:rFonts w:ascii="Arial" w:hAnsi="Arial" w:cs="Arial"/>
          <w:i/>
          <w:sz w:val="20"/>
          <w:szCs w:val="20"/>
          <w:lang w:val="en-US"/>
        </w:rPr>
        <w:t xml:space="preserve"> (cites)</w:t>
      </w:r>
      <w:r w:rsidR="00900288">
        <w:rPr>
          <w:rFonts w:ascii="Arial" w:hAnsi="Arial" w:cs="Arial"/>
          <w:i/>
          <w:sz w:val="20"/>
          <w:szCs w:val="20"/>
          <w:lang w:val="en-US"/>
        </w:rPr>
        <w:fldChar w:fldCharType="begin"/>
      </w:r>
      <w:r w:rsidR="00401F4F">
        <w:rPr>
          <w:rFonts w:ascii="Arial" w:hAnsi="Arial" w:cs="Arial"/>
          <w:i/>
          <w:sz w:val="20"/>
          <w:szCs w:val="20"/>
          <w:lang w:val="en-US"/>
        </w:rPr>
        <w:instrText xml:space="preserve"> ADDIN ZOTERO_ITEM CSL_CITATION {"citationID":"a1bblv5hkuh","properties":{"formattedCitation":"\\super 44\\nosupersub{}","plainCitation":"44","noteIndex":0},"citationItems":[{"id":484,"uris":["http://zotero.org/users/9551388/items/UR89UNDT"],"itemData":{"id":484,"type":"article-journal","abstract":"Introduction: Invading extended-spectrum beta-lactamase-producing Escherichia coli (ESBLPE), non-ESBL E. coli, and other bacteria form a complex environment in the gut. The duration and dynamics of ESBL-PE colonization varies among individuals. Understanding the factors associated with colonization may lead to decolonization strategies. In this study, we aim to identify (i) single E. coli strains and (ii) microbiome networks that correlate with retention or decline of colonization, and (iii) pan-sensitive E. coli strains that potentially could be used to displace ESBL-PE during colonization. Methods and analysis: We recruit healthy travellers to Southeast Asia for a one-year prospective observational follow-up study. We collect and biobank stool, serum, and peripheral blood mononuclear cells (PBMCs) at predeﬁned timepoints. Additional information is collected with questionnaires. We determine the colonization status with ESBL-PE and non-ESBL E. coli and quantify cell densities in stools and ratios over time. We characterize multiple single bacterial isolates per patient and timepoint using whole genome sequencing (WGS) and 16S/ITS amplicon-based and shotgun metagenomics. We determine phylogenetic relationships between isolates, antimicrobial resistance (AMR; phenotypic and genotypic), and virulence genes. We describe the bacterial and fungal stool microbiome alpha and beta diversity on 16S/ITS metagenomic data. We describe patterns in microbiome dynamics to identify features associated with protection or risk of ESBL-PE colonization. Ethics and dissemination: The study is registered (clinicaltrials.gov; NCT04764500 on 09/02/2019) and approved by the Ethics Committee (EKNZ project ID 2019-00044). We will present anonymized results at conferences and in scientiﬁc journals. Bacterial sequencing data will be shared via publicly accessible databases according to FAIR principles.","container-title":"Microbiology Research","DOI":"10.3390/microbiolres14010015","ISSN":"2036-7481","issue":"1","journalAbbreviation":"Microbiology Research","language":"en","page":"177-189","source":"DOI.org (Crossref)","title":"ESBL Displace: A Protocol for an Observational Study to Identify Displacing Escherichia coli Strain Candidates from ESBL-Colonized Travel Returners Using Phenotypic, Genomic Sequencing and Metagenome Analysis","title-short":"ESBL Displace","volume":"14","author":[{"family":"Schweitzer","given":"Michael"},{"family":"Mari","given":"Alfredo"},{"family":"Roloff","given":"Tim"},{"family":"Künzli","given":"Esther"},{"family":"Heller","given":"Stefanie"},{"family":"Albertos Torres","given":"Diana"},{"family":"Meola","given":"Marco"},{"family":"Nogarth","given":"Danica"},{"family":"Laganenka","given":"Leanid"},{"family":"Prampolini","given":"Lisa"},{"family":"Seth-Smith","given":"Helena M. B."},{"family":"Grüninger","given":"Olivia"},{"family":"Gensch","given":"Alexander"},{"family":"Reist","given":"Josiane"},{"family":"Bonhoeffer","given":"Sebastian"},{"family":"Hardt","given":"Wolf-Dietrich"},{"family":"Egli","given":"Adrian"}],"issued":{"date-parts":[["2023",1,31]]}}}],"schema":"https://github.com/citation-style-language/schema/raw/master/csl-citation.json"} </w:instrText>
      </w:r>
      <w:r w:rsidR="00900288">
        <w:rPr>
          <w:rFonts w:ascii="Arial" w:hAnsi="Arial" w:cs="Arial"/>
          <w:i/>
          <w:sz w:val="20"/>
          <w:szCs w:val="20"/>
          <w:lang w:val="en-US"/>
        </w:rPr>
        <w:fldChar w:fldCharType="separate"/>
      </w:r>
      <w:r w:rsidR="00401F4F" w:rsidRPr="00401F4F">
        <w:rPr>
          <w:rFonts w:ascii="Arial" w:hAnsi="Arial" w:cs="Arial"/>
          <w:sz w:val="20"/>
          <w:vertAlign w:val="superscript"/>
          <w:lang w:val="en-GB"/>
        </w:rPr>
        <w:t>44</w:t>
      </w:r>
      <w:r w:rsidR="00900288">
        <w:rPr>
          <w:rFonts w:ascii="Arial" w:hAnsi="Arial" w:cs="Arial"/>
          <w:i/>
          <w:sz w:val="20"/>
          <w:szCs w:val="20"/>
          <w:lang w:val="en-US"/>
        </w:rPr>
        <w:fldChar w:fldCharType="end"/>
      </w:r>
      <w:r w:rsidR="00213EB4">
        <w:rPr>
          <w:rFonts w:ascii="Arial" w:hAnsi="Arial" w:cs="Arial"/>
          <w:i/>
          <w:sz w:val="20"/>
          <w:szCs w:val="20"/>
          <w:lang w:val="en-US"/>
        </w:rPr>
        <w:t xml:space="preserve">. </w:t>
      </w:r>
      <w:r w:rsidR="00AC1D40">
        <w:rPr>
          <w:rFonts w:ascii="Arial" w:hAnsi="Arial" w:cs="Arial"/>
          <w:iCs/>
          <w:sz w:val="20"/>
          <w:szCs w:val="20"/>
          <w:lang w:val="en-US"/>
        </w:rPr>
        <w:t xml:space="preserve">We did a similar exercise for </w:t>
      </w:r>
      <w:r w:rsidR="00AC1D40">
        <w:rPr>
          <w:rFonts w:ascii="Arial" w:hAnsi="Arial" w:cs="Arial"/>
          <w:i/>
          <w:sz w:val="20"/>
          <w:szCs w:val="20"/>
          <w:lang w:val="en-US"/>
        </w:rPr>
        <w:t>K. pneumoniae</w:t>
      </w:r>
      <w:r w:rsidR="00AC1D40">
        <w:rPr>
          <w:rFonts w:ascii="Arial" w:hAnsi="Arial" w:cs="Arial"/>
          <w:iCs/>
          <w:sz w:val="20"/>
          <w:szCs w:val="20"/>
          <w:lang w:val="en-US"/>
        </w:rPr>
        <w:t>.</w:t>
      </w:r>
      <w:r w:rsidR="009E6033">
        <w:rPr>
          <w:rFonts w:ascii="Arial" w:hAnsi="Arial" w:cs="Arial"/>
          <w:iCs/>
          <w:sz w:val="20"/>
          <w:szCs w:val="20"/>
          <w:lang w:val="en-US"/>
        </w:rPr>
        <w:t xml:space="preserve"> </w:t>
      </w:r>
      <w:r w:rsidR="00C2711E">
        <w:rPr>
          <w:rFonts w:ascii="Arial" w:hAnsi="Arial" w:cs="Arial"/>
          <w:iCs/>
          <w:sz w:val="20"/>
          <w:szCs w:val="20"/>
          <w:lang w:val="en-US"/>
        </w:rPr>
        <w:t>Observational studies show</w:t>
      </w:r>
      <w:r w:rsidR="00AC1D40">
        <w:rPr>
          <w:rFonts w:ascii="Arial" w:hAnsi="Arial" w:cs="Arial"/>
          <w:iCs/>
          <w:sz w:val="20"/>
          <w:szCs w:val="20"/>
          <w:lang w:val="en-US"/>
        </w:rPr>
        <w:t xml:space="preserve"> consistency in the range of human prevalence for </w:t>
      </w:r>
      <w:r w:rsidR="00644DA0">
        <w:rPr>
          <w:rFonts w:ascii="Arial" w:hAnsi="Arial" w:cs="Arial"/>
          <w:iCs/>
          <w:sz w:val="20"/>
          <w:szCs w:val="20"/>
          <w:lang w:val="en-US"/>
        </w:rPr>
        <w:t xml:space="preserve">each </w:t>
      </w:r>
      <w:r w:rsidR="00AC1D40">
        <w:rPr>
          <w:rFonts w:ascii="Arial" w:hAnsi="Arial" w:cs="Arial"/>
          <w:iCs/>
          <w:sz w:val="20"/>
          <w:szCs w:val="20"/>
          <w:lang w:val="en-US"/>
        </w:rPr>
        <w:t xml:space="preserve">bacterial </w:t>
      </w:r>
      <w:r w:rsidR="00644DA0">
        <w:rPr>
          <w:rFonts w:ascii="Arial" w:hAnsi="Arial" w:cs="Arial"/>
          <w:iCs/>
          <w:sz w:val="20"/>
          <w:szCs w:val="20"/>
          <w:lang w:val="en-US"/>
        </w:rPr>
        <w:t>microorganism</w:t>
      </w:r>
      <w:r w:rsidR="00D23410">
        <w:rPr>
          <w:rFonts w:ascii="Arial" w:hAnsi="Arial" w:cs="Arial"/>
          <w:iCs/>
          <w:sz w:val="20"/>
          <w:szCs w:val="20"/>
          <w:lang w:val="en-US"/>
        </w:rPr>
        <w:t xml:space="preserve"> (Table 1 and SI section </w:t>
      </w:r>
      <w:r w:rsidR="00464502" w:rsidRPr="006E32F7">
        <w:rPr>
          <w:rFonts w:ascii="Arial" w:hAnsi="Arial" w:cs="Arial"/>
          <w:i/>
          <w:sz w:val="20"/>
          <w:szCs w:val="20"/>
          <w:lang w:val="en-US"/>
        </w:rPr>
        <w:t>prevalence estimates</w:t>
      </w:r>
      <w:r w:rsidR="00D23410">
        <w:rPr>
          <w:rFonts w:ascii="Arial" w:hAnsi="Arial" w:cs="Arial"/>
          <w:iCs/>
          <w:sz w:val="20"/>
          <w:szCs w:val="20"/>
          <w:lang w:val="en-US"/>
        </w:rPr>
        <w:t>)</w:t>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 has</w:t>
      </w:r>
      <w:r w:rsidR="004D638E">
        <w:rPr>
          <w:rFonts w:ascii="Arial" w:hAnsi="Arial" w:cs="Arial"/>
          <w:iCs/>
          <w:sz w:val="20"/>
          <w:szCs w:val="20"/>
          <w:lang w:val="en-US"/>
        </w:rPr>
        <w:t xml:space="preserve"> </w:t>
      </w:r>
      <w:r w:rsidR="00C2711E">
        <w:rPr>
          <w:rFonts w:ascii="Arial" w:hAnsi="Arial" w:cs="Arial"/>
          <w:iCs/>
          <w:sz w:val="20"/>
          <w:szCs w:val="20"/>
          <w:lang w:val="en-US"/>
        </w:rPr>
        <w:t xml:space="preserve">suggested </w:t>
      </w:r>
      <w:r w:rsidR="004D638E">
        <w:rPr>
          <w:rFonts w:ascii="Arial" w:hAnsi="Arial" w:cs="Arial"/>
          <w:iCs/>
          <w:sz w:val="20"/>
          <w:szCs w:val="20"/>
          <w:lang w:val="en-US"/>
        </w:rPr>
        <w:t xml:space="preserve">there </w:t>
      </w:r>
      <w:r w:rsidR="00C2711E">
        <w:rPr>
          <w:rFonts w:ascii="Arial" w:hAnsi="Arial" w:cs="Arial"/>
          <w:iCs/>
          <w:sz w:val="20"/>
          <w:szCs w:val="20"/>
          <w:lang w:val="en-US"/>
        </w:rPr>
        <w:t xml:space="preserve">should be </w:t>
      </w:r>
      <w:r w:rsidR="004D638E">
        <w:rPr>
          <w:rFonts w:ascii="Arial" w:hAnsi="Arial" w:cs="Arial"/>
          <w:iCs/>
          <w:sz w:val="20"/>
          <w:szCs w:val="20"/>
          <w:lang w:val="en-US"/>
        </w:rPr>
        <w:t>mechanisms that determine population density</w:t>
      </w:r>
      <w:r w:rsidR="00760472">
        <w:rPr>
          <w:rFonts w:ascii="Arial" w:hAnsi="Arial" w:cs="Arial"/>
          <w:iCs/>
          <w:sz w:val="20"/>
          <w:szCs w:val="20"/>
          <w:lang w:val="en-US"/>
        </w:rPr>
        <w:t xml:space="preserve"> (cite)</w:t>
      </w:r>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r w:rsidR="00760472">
        <w:rPr>
          <w:rFonts w:ascii="Arial" w:hAnsi="Arial" w:cs="Arial"/>
          <w:iCs/>
          <w:sz w:val="20"/>
          <w:szCs w:val="20"/>
          <w:lang w:val="en-US"/>
        </w:rPr>
        <w:t>human</w:t>
      </w:r>
      <w:r w:rsidR="00FE408F">
        <w:rPr>
          <w:rFonts w:ascii="Arial" w:hAnsi="Arial" w:cs="Arial"/>
          <w:iCs/>
          <w:sz w:val="20"/>
          <w:szCs w:val="20"/>
          <w:lang w:val="en-US"/>
        </w:rPr>
        <w:t>s</w:t>
      </w:r>
      <w:r w:rsidR="00C2711E">
        <w:rPr>
          <w:rFonts w:ascii="Arial" w:hAnsi="Arial" w:cs="Arial"/>
          <w:iCs/>
          <w:sz w:val="20"/>
          <w:szCs w:val="20"/>
          <w:lang w:val="en-US"/>
        </w:rPr>
        <w:t>.</w:t>
      </w:r>
      <w:r w:rsidR="003A2F01">
        <w:rPr>
          <w:rFonts w:ascii="Arial" w:hAnsi="Arial" w:cs="Arial"/>
          <w:iCs/>
          <w:sz w:val="20"/>
          <w:szCs w:val="20"/>
          <w:lang w:val="en-US"/>
        </w:rPr>
        <w:t xml:space="preserve"> </w:t>
      </w:r>
    </w:p>
    <w:p w14:paraId="7D8940E6" w14:textId="77777777" w:rsidR="00C2711E" w:rsidRDefault="00C2711E" w:rsidP="005C5164">
      <w:pPr>
        <w:spacing w:line="360" w:lineRule="auto"/>
        <w:jc w:val="both"/>
        <w:rPr>
          <w:rFonts w:ascii="Arial" w:hAnsi="Arial" w:cs="Arial"/>
          <w:iCs/>
          <w:sz w:val="20"/>
          <w:szCs w:val="20"/>
          <w:lang w:val="en-US"/>
        </w:rPr>
      </w:pPr>
    </w:p>
    <w:p w14:paraId="1FCB6DD3" w14:textId="60B6F26F" w:rsidR="00BB0B5B" w:rsidRDefault="000B6848"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A0439">
        <w:rPr>
          <w:rFonts w:ascii="Arial" w:hAnsi="Arial" w:cs="Arial"/>
          <w:iCs/>
          <w:sz w:val="20"/>
          <w:szCs w:val="20"/>
          <w:lang w:val="en-US"/>
        </w:rPr>
        <w:t>, however</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 xml:space="preserve">clearance </w:t>
      </w:r>
      <w:r w:rsidR="007C5B35">
        <w:rPr>
          <w:rFonts w:ascii="Arial" w:hAnsi="Arial" w:cs="Arial"/>
          <w:iCs/>
          <w:sz w:val="20"/>
          <w:szCs w:val="20"/>
          <w:lang w:val="en-US"/>
        </w:rPr>
        <w:t xml:space="preserve">is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cite)</w:t>
      </w:r>
      <w:r w:rsidR="00AF0D3C">
        <w:rPr>
          <w:rFonts w:ascii="Arial" w:hAnsi="Arial" w:cs="Arial"/>
          <w:iCs/>
          <w:sz w:val="20"/>
          <w:szCs w:val="20"/>
          <w:lang w:val="en-US"/>
        </w:rPr>
        <w:t>.</w:t>
      </w:r>
      <w:r w:rsidR="00C2711E">
        <w:rPr>
          <w:rFonts w:ascii="Arial" w:hAnsi="Arial" w:cs="Arial"/>
          <w:iCs/>
          <w:sz w:val="20"/>
          <w:szCs w:val="20"/>
          <w:lang w:val="en-US"/>
        </w:rPr>
        <w:t xml:space="preserve"> </w:t>
      </w:r>
      <w:r w:rsidR="009E6033">
        <w:rPr>
          <w:rFonts w:ascii="Arial" w:hAnsi="Arial" w:cs="Arial"/>
          <w:iCs/>
          <w:sz w:val="20"/>
          <w:szCs w:val="20"/>
          <w:lang w:val="en-US"/>
        </w:rPr>
        <w:t xml:space="preserve">We derived a </w:t>
      </w:r>
      <w:r w:rsidR="009E6033">
        <w:rPr>
          <w:rFonts w:ascii="Arial" w:hAnsi="Arial" w:cs="Arial"/>
          <w:iCs/>
          <w:sz w:val="20"/>
          <w:szCs w:val="20"/>
          <w:lang w:val="en-US"/>
        </w:rPr>
        <w:lastRenderedPageBreak/>
        <w:t xml:space="preserve">mathematical expression based on the mean-field approximation of the system and showed that the system should not be sensitive to the value for the decolonization rate given the fast replacement of patients in the hospital system. </w:t>
      </w:r>
      <w:r w:rsidR="007C5B35">
        <w:rPr>
          <w:rFonts w:ascii="Arial" w:hAnsi="Arial" w:cs="Arial"/>
          <w:iCs/>
          <w:sz w:val="20"/>
          <w:szCs w:val="20"/>
          <w:lang w:val="en-US"/>
        </w:rPr>
        <w:t xml:space="preserve">In SI section </w:t>
      </w:r>
      <w:r w:rsidR="007C5B35">
        <w:rPr>
          <w:rFonts w:ascii="Arial" w:hAnsi="Arial" w:cs="Arial"/>
          <w:i/>
          <w:sz w:val="20"/>
          <w:szCs w:val="20"/>
          <w:lang w:val="en-US"/>
        </w:rPr>
        <w:t xml:space="preserve">The ordinary differential equation </w:t>
      </w:r>
      <w:r w:rsidR="007C5B35">
        <w:rPr>
          <w:rFonts w:ascii="Arial" w:hAnsi="Arial" w:cs="Arial"/>
          <w:iCs/>
          <w:sz w:val="20"/>
          <w:szCs w:val="20"/>
          <w:lang w:val="en-US"/>
        </w:rPr>
        <w:t>we computed the basic reproductive</w:t>
      </w:r>
      <w:r w:rsidR="006B4D54">
        <w:rPr>
          <w:rFonts w:ascii="Arial" w:hAnsi="Arial" w:cs="Arial"/>
          <w:iCs/>
          <w:sz w:val="20"/>
          <w:szCs w:val="20"/>
          <w:lang w:val="en-US"/>
        </w:rPr>
        <w:t xml:space="preserve"> number</w:t>
      </w:r>
      <w:r w:rsidR="007C5B35">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BF4333">
        <w:rPr>
          <w:rFonts w:ascii="Arial" w:hAnsi="Arial" w:cs="Arial"/>
          <w:iCs/>
          <w:sz w:val="20"/>
          <w:szCs w:val="20"/>
          <w:lang w:val="en-US"/>
        </w:rPr>
        <w:t xml:space="preserve"> that is</w:t>
      </w:r>
      <w:r w:rsidR="00B7413D">
        <w:rPr>
          <w:rFonts w:ascii="Arial" w:hAnsi="Arial" w:cs="Arial"/>
          <w:iCs/>
          <w:sz w:val="20"/>
          <w:szCs w:val="20"/>
          <w:lang w:val="en-US"/>
        </w:rPr>
        <w:t xml:space="preserve"> the </w:t>
      </w:r>
      <w:r w:rsidR="00BF4333">
        <w:rPr>
          <w:rFonts w:ascii="Arial" w:hAnsi="Arial" w:cs="Arial"/>
          <w:iCs/>
          <w:sz w:val="20"/>
          <w:szCs w:val="20"/>
          <w:lang w:val="en-US"/>
        </w:rPr>
        <w:t xml:space="preserve">product </w:t>
      </w:r>
      <w:r w:rsidR="00B7413D">
        <w:rPr>
          <w:rFonts w:ascii="Arial" w:hAnsi="Arial" w:cs="Arial"/>
          <w:iCs/>
          <w:sz w:val="20"/>
          <w:szCs w:val="20"/>
          <w:lang w:val="en-US"/>
        </w:rPr>
        <w:t>between the nosocomial transmission rate</w:t>
      </w:r>
      <w:r w:rsidR="00BF4333">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Pr>
          <w:rFonts w:ascii="Arial" w:hAnsi="Arial" w:cs="Arial"/>
          <w:iCs/>
          <w:sz w:val="20"/>
          <w:szCs w:val="20"/>
          <w:lang w:val="en-US"/>
        </w:rPr>
        <w:t xml:space="preserve"> </w:t>
      </w:r>
      <w:r w:rsidR="00B7413D">
        <w:rPr>
          <w:rFonts w:ascii="Arial" w:hAnsi="Arial" w:cs="Arial"/>
          <w:iCs/>
          <w:sz w:val="20"/>
          <w:szCs w:val="20"/>
          <w:lang w:val="en-US"/>
        </w:rPr>
        <w:t xml:space="preserve">and the </w:t>
      </w:r>
      <w:r w:rsidR="002A0439">
        <w:rPr>
          <w:rFonts w:ascii="Arial" w:hAnsi="Arial" w:cs="Arial"/>
          <w:iCs/>
          <w:sz w:val="20"/>
          <w:szCs w:val="20"/>
          <w:lang w:val="en-US"/>
        </w:rPr>
        <w:t>average duration of</w:t>
      </w:r>
      <w:r w:rsidR="00596797">
        <w:rPr>
          <w:rFonts w:ascii="Arial" w:hAnsi="Arial" w:cs="Arial"/>
          <w:iCs/>
          <w:sz w:val="20"/>
          <w:szCs w:val="20"/>
          <w:lang w:val="en-US"/>
        </w:rPr>
        <w:t xml:space="preserve"> a</w:t>
      </w:r>
      <w:r w:rsidR="002A0439">
        <w:rPr>
          <w:rFonts w:ascii="Arial" w:hAnsi="Arial" w:cs="Arial"/>
          <w:iCs/>
          <w:sz w:val="20"/>
          <w:szCs w:val="20"/>
          <w:lang w:val="en-US"/>
        </w:rPr>
        <w:t xml:space="preserve"> </w:t>
      </w:r>
      <w:r w:rsidR="00596797">
        <w:rPr>
          <w:rFonts w:ascii="Arial" w:hAnsi="Arial" w:cs="Arial"/>
          <w:iCs/>
          <w:sz w:val="20"/>
          <w:szCs w:val="20"/>
          <w:lang w:val="en-US"/>
        </w:rPr>
        <w:t>carrier</w:t>
      </w:r>
      <w:r w:rsidR="00596797">
        <w:rPr>
          <w:rFonts w:ascii="Arial" w:hAnsi="Arial" w:cs="Arial"/>
          <w:iCs/>
          <w:sz w:val="20"/>
          <w:szCs w:val="20"/>
          <w:lang w:val="en-US"/>
        </w:rPr>
        <w:t xml:space="preserve"> </w:t>
      </w:r>
      <w:r w:rsidR="002A0439">
        <w:rPr>
          <w:rFonts w:ascii="Arial" w:hAnsi="Arial" w:cs="Arial"/>
          <w:iCs/>
          <w:sz w:val="20"/>
          <w:szCs w:val="20"/>
          <w:lang w:val="en-US"/>
        </w:rPr>
        <w:t xml:space="preserve">inside the hospital (the inverse of </w:t>
      </w:r>
      <w:r w:rsidR="00E84773">
        <w:rPr>
          <w:rFonts w:ascii="Arial" w:hAnsi="Arial" w:cs="Arial"/>
          <w:iCs/>
          <w:sz w:val="20"/>
          <w:szCs w:val="20"/>
          <w:lang w:val="en-US"/>
        </w:rPr>
        <w:t xml:space="preserve">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r>
          <w:rPr>
            <w:rFonts w:ascii="Cambria Math" w:hAnsi="Cambria Math" w:cs="Arial"/>
            <w:sz w:val="20"/>
            <w:szCs w:val="20"/>
            <w:lang w:val="en-US"/>
          </w:rPr>
          <m:t>).</m:t>
        </m:r>
      </m:oMath>
      <w:r w:rsidR="00BF4333">
        <w:rPr>
          <w:rFonts w:ascii="Arial" w:hAnsi="Arial" w:cs="Arial"/>
          <w:iCs/>
          <w:sz w:val="20"/>
          <w:szCs w:val="20"/>
          <w:lang w:val="en-US"/>
        </w:rPr>
        <w:t xml:space="preserve"> </w:t>
      </w:r>
      <w:r w:rsidR="009E6033">
        <w:rPr>
          <w:rFonts w:ascii="Arial" w:hAnsi="Arial" w:cs="Arial"/>
          <w:iCs/>
          <w:sz w:val="20"/>
          <w:szCs w:val="20"/>
          <w:lang w:val="en-US"/>
        </w:rPr>
        <w:t>In</w:t>
      </w:r>
      <w:r w:rsidR="00BF4333">
        <w:rPr>
          <w:rFonts w:ascii="Arial" w:hAnsi="Arial" w:cs="Arial"/>
          <w:iCs/>
          <w:sz w:val="20"/>
          <w:szCs w:val="20"/>
          <w:lang w:val="en-US"/>
        </w:rPr>
        <w:t xml:space="preserve"> SI Figure S14 </w:t>
      </w:r>
      <w:r w:rsidR="00FD5134">
        <w:rPr>
          <w:rFonts w:ascii="Arial" w:hAnsi="Arial" w:cs="Arial"/>
          <w:iCs/>
          <w:sz w:val="20"/>
          <w:szCs w:val="20"/>
          <w:lang w:val="en-US"/>
        </w:rPr>
        <w:t xml:space="preserve">we plotted the distribution </w:t>
      </w:r>
      <w:r w:rsidR="00BF4333">
        <w:rPr>
          <w:rFonts w:ascii="Arial" w:hAnsi="Arial" w:cs="Arial"/>
          <w:iCs/>
          <w:sz w:val="20"/>
          <w:szCs w:val="20"/>
          <w:lang w:val="en-US"/>
        </w:rPr>
        <w:t>for the discharge rates at hospital, building and ward level and</w:t>
      </w:r>
      <w:r w:rsidR="00FD5134">
        <w:rPr>
          <w:rFonts w:ascii="Arial" w:hAnsi="Arial" w:cs="Arial"/>
          <w:iCs/>
          <w:sz w:val="20"/>
          <w:szCs w:val="20"/>
          <w:lang w:val="en-US"/>
        </w:rPr>
        <w:t xml:space="preserve"> in</w:t>
      </w:r>
      <w:r w:rsidR="00BF4333">
        <w:rPr>
          <w:rFonts w:ascii="Arial" w:hAnsi="Arial" w:cs="Arial"/>
          <w:iCs/>
          <w:sz w:val="20"/>
          <w:szCs w:val="20"/>
          <w:lang w:val="en-US"/>
        </w:rPr>
        <w:t xml:space="preserve"> SI Figure S15 </w:t>
      </w:r>
      <w:r w:rsidR="00E84773">
        <w:rPr>
          <w:rFonts w:ascii="Arial" w:hAnsi="Arial" w:cs="Arial"/>
          <w:iCs/>
          <w:sz w:val="20"/>
          <w:szCs w:val="20"/>
          <w:lang w:val="en-US"/>
        </w:rPr>
        <w:t>for the distribution of time in hospital</w:t>
      </w:r>
      <w:r w:rsidR="00FF3509">
        <w:rPr>
          <w:rFonts w:ascii="Arial" w:hAnsi="Arial" w:cs="Arial"/>
          <w:iCs/>
          <w:sz w:val="20"/>
          <w:szCs w:val="20"/>
          <w:lang w:val="en-US"/>
        </w:rPr>
        <w:t xml:space="preserve"> </w:t>
      </w:r>
      <w:r w:rsidR="00A939E9">
        <w:rPr>
          <w:rFonts w:ascii="Arial" w:hAnsi="Arial" w:cs="Arial"/>
          <w:iCs/>
          <w:sz w:val="20"/>
          <w:szCs w:val="20"/>
          <w:lang w:val="en-US"/>
        </w:rPr>
        <w:t>obtained from the patient records</w:t>
      </w:r>
      <w:r w:rsidR="00FF3509">
        <w:rPr>
          <w:rFonts w:ascii="Arial" w:hAnsi="Arial" w:cs="Arial"/>
          <w:iCs/>
          <w:sz w:val="20"/>
          <w:szCs w:val="20"/>
          <w:lang w:val="en-US"/>
        </w:rPr>
        <w:t>, in average a person spent 3.85 days</w:t>
      </w:r>
      <w:r w:rsidR="00393C7C">
        <w:rPr>
          <w:rFonts w:ascii="Arial" w:hAnsi="Arial" w:cs="Arial"/>
          <w:iCs/>
          <w:sz w:val="20"/>
          <w:szCs w:val="20"/>
          <w:lang w:val="en-US"/>
        </w:rPr>
        <w:t xml:space="preserve"> in the hospital, and 3.17, 4.18, 6.22, 5.05, 1.25 and 1.85 days in Allen Hospital, Harkness Pavilion, Milstein Hospital, Mschony, Presbyterian Hospital and the rest respectively</w:t>
      </w:r>
      <w:r w:rsidR="00A939E9">
        <w:rPr>
          <w:rFonts w:ascii="Arial" w:hAnsi="Arial" w:cs="Arial"/>
          <w:iCs/>
          <w:sz w:val="20"/>
          <w:szCs w:val="20"/>
          <w:lang w:val="en-US"/>
        </w:rPr>
        <w:t>.</w:t>
      </w:r>
      <w:r w:rsidR="000F2287">
        <w:rPr>
          <w:rFonts w:ascii="Arial" w:hAnsi="Arial" w:cs="Arial"/>
          <w:iCs/>
          <w:sz w:val="20"/>
          <w:szCs w:val="20"/>
          <w:lang w:val="en-US"/>
        </w:rPr>
        <w:t xml:space="preserve"> </w:t>
      </w:r>
      <w:r w:rsidR="00393C7C">
        <w:rPr>
          <w:rFonts w:ascii="Arial" w:hAnsi="Arial" w:cs="Arial"/>
          <w:iCs/>
          <w:sz w:val="20"/>
          <w:szCs w:val="20"/>
          <w:lang w:val="en-US"/>
        </w:rPr>
        <w:t>Clearance</w:t>
      </w:r>
      <w:r w:rsidR="00FF3509">
        <w:rPr>
          <w:rFonts w:ascii="Arial" w:hAnsi="Arial" w:cs="Arial"/>
          <w:iCs/>
          <w:sz w:val="20"/>
          <w:szCs w:val="20"/>
          <w:lang w:val="en-US"/>
        </w:rPr>
        <w:t xml:space="preserve"> rates are reported</w:t>
      </w:r>
      <w:r w:rsidR="00393C7C">
        <w:rPr>
          <w:rFonts w:ascii="Arial" w:hAnsi="Arial" w:cs="Arial"/>
          <w:iCs/>
          <w:sz w:val="20"/>
          <w:szCs w:val="20"/>
          <w:lang w:val="en-US"/>
        </w:rPr>
        <w:t xml:space="preserve"> between 5 to 2 years</w:t>
      </w:r>
      <w:r w:rsidR="004331DE">
        <w:rPr>
          <w:rFonts w:ascii="Arial" w:hAnsi="Arial" w:cs="Arial"/>
          <w:iCs/>
          <w:sz w:val="20"/>
          <w:szCs w:val="20"/>
          <w:lang w:val="en-US"/>
        </w:rPr>
        <w:t xml:space="preserve"> for the bacteria we studied</w:t>
      </w:r>
      <w:r w:rsidR="00393C7C">
        <w:rPr>
          <w:rFonts w:ascii="Arial" w:hAnsi="Arial" w:cs="Arial"/>
          <w:iCs/>
          <w:sz w:val="20"/>
          <w:szCs w:val="20"/>
          <w:lang w:val="en-US"/>
        </w:rPr>
        <w:t xml:space="preserve"> (cite Cooper, Sen</w:t>
      </w:r>
      <w:r w:rsidR="006B4D54">
        <w:rPr>
          <w:rFonts w:ascii="Arial" w:hAnsi="Arial" w:cs="Arial"/>
          <w:iCs/>
          <w:sz w:val="20"/>
          <w:szCs w:val="20"/>
          <w:lang w:val="en-US"/>
        </w:rPr>
        <w:t>,</w:t>
      </w:r>
      <w:r w:rsidR="00393C7C">
        <w:rPr>
          <w:rFonts w:ascii="Arial" w:hAnsi="Arial" w:cs="Arial"/>
          <w:iCs/>
          <w:sz w:val="20"/>
          <w:szCs w:val="20"/>
          <w:lang w:val="en-US"/>
        </w:rPr>
        <w:t xml:space="preserve"> K pneumoniae</w:t>
      </w:r>
      <w:r w:rsidR="006B4D54">
        <w:rPr>
          <w:rFonts w:ascii="Arial" w:hAnsi="Arial" w:cs="Arial"/>
          <w:iCs/>
          <w:sz w:val="20"/>
          <w:szCs w:val="20"/>
          <w:lang w:val="en-US"/>
        </w:rPr>
        <w:t xml:space="preserve"> and E coli</w:t>
      </w:r>
      <w:r w:rsidR="00393C7C">
        <w:rPr>
          <w:rFonts w:ascii="Arial" w:hAnsi="Arial" w:cs="Arial"/>
          <w:iCs/>
          <w:sz w:val="20"/>
          <w:szCs w:val="20"/>
          <w:lang w:val="en-US"/>
        </w:rPr>
        <w:t>)</w:t>
      </w:r>
      <w:r w:rsidR="005D26EC">
        <w:rPr>
          <w:rFonts w:ascii="Arial" w:hAnsi="Arial" w:cs="Arial"/>
          <w:iCs/>
          <w:sz w:val="20"/>
          <w:szCs w:val="20"/>
          <w:lang w:val="en-US"/>
        </w:rPr>
        <w:t xml:space="preserve">. </w:t>
      </w:r>
      <w:r w:rsidR="009E6033">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4331DE">
        <w:rPr>
          <w:rFonts w:ascii="Arial" w:hAnsi="Arial" w:cs="Arial"/>
          <w:sz w:val="20"/>
          <w:szCs w:val="20"/>
          <w:lang w:val="en-US"/>
        </w:rPr>
        <w:t>, and in consequence we argue the inference system should not be sensible to the clearance rate.</w:t>
      </w:r>
    </w:p>
    <w:p w14:paraId="0818DC33" w14:textId="77777777" w:rsidR="00BB0B5B" w:rsidRDefault="00BB0B5B" w:rsidP="005C5164">
      <w:pPr>
        <w:spacing w:line="360" w:lineRule="auto"/>
        <w:jc w:val="both"/>
        <w:rPr>
          <w:rFonts w:ascii="Arial" w:hAnsi="Arial" w:cs="Arial"/>
          <w:iCs/>
          <w:sz w:val="20"/>
          <w:szCs w:val="20"/>
          <w:lang w:val="en-US"/>
        </w:rPr>
      </w:pPr>
    </w:p>
    <w:p w14:paraId="160B126D" w14:textId="63E5AF27" w:rsidR="002E147F" w:rsidRPr="002E147F" w:rsidRDefault="00AB6C77" w:rsidP="009D3DD5">
      <w:pPr>
        <w:spacing w:line="360" w:lineRule="auto"/>
        <w:jc w:val="both"/>
        <w:rPr>
          <w:rFonts w:ascii="Arial" w:hAnsi="Arial" w:cs="Arial"/>
          <w:iCs/>
          <w:sz w:val="20"/>
          <w:szCs w:val="20"/>
          <w:lang w:val="en-US"/>
          <w:rPrChange w:id="25" w:author="Cascante Vega, Jaime E." w:date="2023-05-02T17:23:00Z">
            <w:rPr>
              <w:rFonts w:ascii="Arial" w:hAnsi="Arial" w:cs="Arial"/>
              <w:iCs/>
              <w:sz w:val="20"/>
              <w:szCs w:val="20"/>
            </w:rPr>
          </w:rPrChange>
        </w:rPr>
      </w:pPr>
      <w:r>
        <w:rPr>
          <w:rFonts w:ascii="Arial" w:hAnsi="Arial" w:cs="Arial"/>
          <w:iCs/>
          <w:sz w:val="20"/>
          <w:szCs w:val="20"/>
          <w:lang w:val="en-US"/>
        </w:rPr>
        <w:t>Combinations of these two will ultimately determine all the possible testing protocols. Interestingly as empirical rule</w:t>
      </w:r>
      <w:r w:rsidR="00C16185">
        <w:rPr>
          <w:rFonts w:ascii="Arial" w:hAnsi="Arial" w:cs="Arial"/>
          <w:iCs/>
          <w:sz w:val="20"/>
          <w:szCs w:val="20"/>
          <w:lang w:val="en-US"/>
        </w:rPr>
        <w:t>s are used to classify</w:t>
      </w:r>
      <w:r>
        <w:rPr>
          <w:rFonts w:ascii="Arial" w:hAnsi="Arial" w:cs="Arial"/>
          <w:iCs/>
          <w:sz w:val="20"/>
          <w:szCs w:val="20"/>
          <w:lang w:val="en-US"/>
        </w:rPr>
        <w:t xml:space="preserve"> </w:t>
      </w:r>
      <w:r w:rsidR="00F77C85">
        <w:rPr>
          <w:rFonts w:ascii="Arial" w:hAnsi="Arial" w:cs="Arial"/>
          <w:iCs/>
          <w:sz w:val="20"/>
          <w:szCs w:val="20"/>
          <w:lang w:val="en-US"/>
        </w:rPr>
        <w:t>community-acquired</w:t>
      </w:r>
      <w:r>
        <w:rPr>
          <w:rFonts w:ascii="Arial" w:hAnsi="Arial" w:cs="Arial"/>
          <w:iCs/>
          <w:sz w:val="20"/>
          <w:szCs w:val="20"/>
          <w:lang w:val="en-US"/>
        </w:rPr>
        <w:t xml:space="preserve"> infections (</w:t>
      </w:r>
      <w:r w:rsidR="00EF7BFB">
        <w:rPr>
          <w:rFonts w:ascii="Arial" w:hAnsi="Arial" w:cs="Arial"/>
          <w:iCs/>
          <w:sz w:val="20"/>
          <w:szCs w:val="20"/>
          <w:lang w:val="en-US"/>
        </w:rPr>
        <w:t>CAI</w:t>
      </w:r>
      <w:r>
        <w:rPr>
          <w:rFonts w:ascii="Arial" w:hAnsi="Arial" w:cs="Arial"/>
          <w:iCs/>
          <w:sz w:val="20"/>
          <w:szCs w:val="20"/>
          <w:lang w:val="en-US"/>
        </w:rPr>
        <w:t>) are differentiated from health-care acquire infections (HAI)</w:t>
      </w:r>
      <w:r w:rsidR="00C2711E">
        <w:rPr>
          <w:rFonts w:ascii="Arial" w:hAnsi="Arial" w:cs="Arial"/>
          <w:iCs/>
          <w:sz w:val="20"/>
          <w:szCs w:val="20"/>
          <w:lang w:val="en-US"/>
        </w:rPr>
        <w:t>.</w:t>
      </w:r>
    </w:p>
    <w:p w14:paraId="528302B7" w14:textId="4A733E83" w:rsidR="005E4095" w:rsidRPr="00EB4D81" w:rsidRDefault="005E4095" w:rsidP="009D3DD5">
      <w:pPr>
        <w:spacing w:line="360" w:lineRule="auto"/>
        <w:jc w:val="both"/>
        <w:rPr>
          <w:ins w:id="26" w:author="Cascante Vega, Jaime E." w:date="2023-05-01T12:09:00Z"/>
          <w:rFonts w:ascii="Arial" w:hAnsi="Arial" w:cs="Arial"/>
          <w:iCs/>
          <w:sz w:val="20"/>
          <w:szCs w:val="20"/>
          <w:lang w:val="en-US"/>
          <w:rPrChange w:id="27" w:author="Cascante Vega, Jaime E." w:date="2023-05-02T13:20:00Z">
            <w:rPr>
              <w:ins w:id="28" w:author="Cascante Vega, Jaime E." w:date="2023-05-01T12:09:00Z"/>
              <w:rFonts w:ascii="Arial" w:hAnsi="Arial" w:cs="Arial"/>
              <w:iCs/>
              <w:sz w:val="20"/>
              <w:szCs w:val="20"/>
            </w:rPr>
          </w:rPrChange>
        </w:rPr>
      </w:pPr>
      <w:r>
        <w:rPr>
          <w:rFonts w:ascii="Arial" w:hAnsi="Arial" w:cs="Arial"/>
          <w:iCs/>
          <w:sz w:val="20"/>
          <w:szCs w:val="20"/>
        </w:rPr>
        <w:t>The epidemiological properties of microorganisms present in hospitals are difficult to quantify.</w:t>
      </w:r>
      <w:ins w:id="29" w:author="Cascante Vega, Jaime E." w:date="2023-05-02T13:20:00Z">
        <w:r w:rsidR="00897589">
          <w:rPr>
            <w:rFonts w:ascii="Arial" w:hAnsi="Arial" w:cs="Arial"/>
            <w:iCs/>
            <w:sz w:val="20"/>
            <w:szCs w:val="20"/>
            <w:lang w:val="en-US"/>
          </w:rPr>
          <w:t xml:space="preserve"> </w:t>
        </w:r>
      </w:ins>
      <w:del w:id="30" w:author="Cascante Vega, Jaime E." w:date="2023-05-02T13:20:00Z">
        <w:r w:rsidDel="00EB4D81">
          <w:rPr>
            <w:rFonts w:ascii="Arial" w:hAnsi="Arial" w:cs="Arial"/>
            <w:iCs/>
            <w:sz w:val="20"/>
            <w:szCs w:val="20"/>
          </w:rPr>
          <w:delText xml:space="preserve"> </w:delText>
        </w:r>
      </w:del>
      <w:r>
        <w:rPr>
          <w:rFonts w:ascii="Arial" w:hAnsi="Arial" w:cs="Arial"/>
          <w:iCs/>
          <w:sz w:val="20"/>
          <w:szCs w:val="20"/>
        </w:rPr>
        <w:t xml:space="preserve">Estimating these epidemiological properties can distinguish the roles of different mechanisms of transmission, such as community importation and nosocomial transmission, and help support improved control in healthcare systems. In this </w:t>
      </w:r>
      <w:r w:rsidR="000F1D97">
        <w:rPr>
          <w:rFonts w:ascii="Arial" w:hAnsi="Arial" w:cs="Arial"/>
          <w:iCs/>
          <w:sz w:val="20"/>
          <w:szCs w:val="20"/>
        </w:rPr>
        <w:t>study</w:t>
      </w:r>
      <w:r>
        <w:rPr>
          <w:rFonts w:ascii="Arial" w:hAnsi="Arial" w:cs="Arial"/>
          <w:iCs/>
          <w:sz w:val="20"/>
          <w:szCs w:val="20"/>
        </w:rPr>
        <w:t xml:space="preserve">, we used an agent-based model informed by patient hospitalization records and </w:t>
      </w:r>
      <w:r w:rsidR="00C760F6">
        <w:rPr>
          <w:rFonts w:ascii="Arial" w:hAnsi="Arial" w:cs="Arial"/>
          <w:iCs/>
          <w:sz w:val="20"/>
          <w:szCs w:val="20"/>
          <w:lang w:val="en-US"/>
        </w:rPr>
        <w:t xml:space="preserve">clinical </w:t>
      </w:r>
      <w:r>
        <w:rPr>
          <w:rFonts w:ascii="Arial" w:hAnsi="Arial" w:cs="Arial"/>
          <w:iCs/>
          <w:sz w:val="20"/>
          <w:szCs w:val="20"/>
        </w:rPr>
        <w:t xml:space="preserve">culture testing </w:t>
      </w:r>
      <w:r w:rsidR="00C760F6">
        <w:rPr>
          <w:rFonts w:ascii="Arial" w:hAnsi="Arial" w:cs="Arial"/>
          <w:iCs/>
          <w:sz w:val="20"/>
          <w:szCs w:val="20"/>
          <w:lang w:val="en-US"/>
        </w:rPr>
        <w:t>to detect nosocomial infections</w:t>
      </w:r>
      <w:r w:rsidR="00C760F6">
        <w:rPr>
          <w:rFonts w:ascii="Arial" w:hAnsi="Arial" w:cs="Arial"/>
          <w:iCs/>
          <w:sz w:val="20"/>
          <w:szCs w:val="20"/>
        </w:rPr>
        <w:t xml:space="preserve"> </w:t>
      </w:r>
      <w:r>
        <w:rPr>
          <w:rFonts w:ascii="Arial" w:hAnsi="Arial" w:cs="Arial"/>
          <w:iCs/>
          <w:sz w:val="20"/>
          <w:szCs w:val="20"/>
        </w:rPr>
        <w:t xml:space="preserve">from a large hospital system in New York City to study eight co-circulating microbial species. We coupled this model with an inference algorithm to estimate </w:t>
      </w:r>
      <w:r w:rsidR="00C760F6">
        <w:rPr>
          <w:rFonts w:ascii="Arial" w:hAnsi="Arial" w:cs="Arial"/>
          <w:iCs/>
          <w:sz w:val="20"/>
          <w:szCs w:val="20"/>
          <w:lang w:val="en-US"/>
        </w:rPr>
        <w:t>likelihood of detection given carriage upon testing</w:t>
      </w:r>
      <w:r w:rsidR="00C760F6">
        <w:rPr>
          <w:rFonts w:ascii="Arial" w:hAnsi="Arial" w:cs="Arial"/>
          <w:iCs/>
          <w:sz w:val="20"/>
          <w:szCs w:val="20"/>
        </w:rPr>
        <w:t xml:space="preserve"> </w:t>
      </w:r>
      <w:r>
        <w:rPr>
          <w:rFonts w:ascii="Arial" w:hAnsi="Arial" w:cs="Arial"/>
          <w:iCs/>
          <w:sz w:val="20"/>
          <w:szCs w:val="20"/>
        </w:rPr>
        <w:t>and nosocomial transmission rates for these organisms and found substantial variation in community prevalence and within-hospital transmission.</w:t>
      </w:r>
    </w:p>
    <w:p w14:paraId="6B040615" w14:textId="77777777" w:rsidR="005F52AE" w:rsidRDefault="005F52AE" w:rsidP="009D3DD5">
      <w:pPr>
        <w:spacing w:line="360" w:lineRule="auto"/>
        <w:jc w:val="both"/>
        <w:rPr>
          <w:rFonts w:ascii="Arial" w:hAnsi="Arial" w:cs="Arial"/>
          <w:iCs/>
          <w:sz w:val="20"/>
          <w:szCs w:val="20"/>
        </w:rPr>
      </w:pPr>
    </w:p>
    <w:p w14:paraId="7238BE2D" w14:textId="3AD64258" w:rsidR="005E4095" w:rsidRDefault="005E4095" w:rsidP="009D3DD5">
      <w:pPr>
        <w:spacing w:line="360" w:lineRule="auto"/>
        <w:jc w:val="both"/>
        <w:rPr>
          <w:ins w:id="31" w:author="Cascante Vega, Jaime E." w:date="2023-05-01T12:09:00Z"/>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401F4F">
        <w:rPr>
          <w:rFonts w:ascii="Arial" w:hAnsi="Arial" w:cs="Arial"/>
          <w:sz w:val="20"/>
          <w:szCs w:val="20"/>
        </w:rPr>
        <w:instrText xml:space="preserve"> ADDIN ZOTERO_ITEM CSL_CITATION {"citationID":"8M2ziEuQ","properties":{"formattedCitation":"\\super 1,21,29\\nosupersub{}","plainCitation":"1,21,29","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1,21,29</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401F4F">
        <w:rPr>
          <w:rFonts w:ascii="Arial" w:hAnsi="Arial" w:cs="Arial"/>
          <w:sz w:val="20"/>
          <w:szCs w:val="20"/>
        </w:rPr>
        <w:instrText xml:space="preserve"> ADDIN ZOTERO_ITEM CSL_CITATION {"citationID":"G6dM7rEO","properties":{"formattedCitation":"\\super 4,45,46\\nosupersub{}","plainCitation":"4,45,4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4,45,46</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w:t>
      </w:r>
      <w:r>
        <w:rPr>
          <w:rFonts w:ascii="Arial" w:hAnsi="Arial" w:cs="Arial"/>
          <w:sz w:val="20"/>
          <w:szCs w:val="20"/>
        </w:rPr>
        <w:lastRenderedPageBreak/>
        <w:t xml:space="preserve">be associated with infections of host commensal strains that do not contribute to transmission, which has been reported empirically </w:t>
      </w:r>
      <w:r>
        <w:rPr>
          <w:rFonts w:ascii="Arial" w:hAnsi="Arial" w:cs="Arial"/>
          <w:sz w:val="20"/>
          <w:szCs w:val="20"/>
        </w:rPr>
        <w:fldChar w:fldCharType="begin"/>
      </w:r>
      <w:r w:rsidR="00401F4F">
        <w:rPr>
          <w:rFonts w:ascii="Arial" w:hAnsi="Arial" w:cs="Arial"/>
          <w:sz w:val="20"/>
          <w:szCs w:val="20"/>
        </w:rPr>
        <w:instrText xml:space="preserve"> ADDIN ZOTERO_ITEM CSL_CITATION {"citationID":"2dmm48S4","properties":{"formattedCitation":"\\super 47\\nosupersub{}","plainCitation":"47","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47</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w:t>
      </w:r>
      <w:ins w:id="32" w:author="Cascante Vega, Jaime E." w:date="2023-05-03T13:54:00Z">
        <w:r w:rsidR="00C96EDD">
          <w:rPr>
            <w:rFonts w:ascii="Arial" w:hAnsi="Arial" w:cs="Arial"/>
            <w:sz w:val="20"/>
            <w:szCs w:val="20"/>
            <w:lang w:val="en-US"/>
          </w:rPr>
          <w:t xml:space="preserve">the </w:t>
        </w:r>
      </w:ins>
      <w:r>
        <w:rPr>
          <w:rFonts w:ascii="Arial" w:hAnsi="Arial" w:cs="Arial"/>
          <w:sz w:val="20"/>
          <w:szCs w:val="20"/>
        </w:rPr>
        <w:t>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2E4FFBEF" w14:textId="77777777" w:rsidR="005F52AE" w:rsidRDefault="005F52AE" w:rsidP="009D3DD5">
      <w:pPr>
        <w:spacing w:line="360" w:lineRule="auto"/>
        <w:jc w:val="both"/>
        <w:rPr>
          <w:rFonts w:ascii="Arial" w:hAnsi="Arial" w:cs="Arial"/>
          <w:sz w:val="20"/>
          <w:szCs w:val="20"/>
        </w:rPr>
      </w:pPr>
    </w:p>
    <w:p w14:paraId="6C64B946" w14:textId="7A6472B3" w:rsidR="00EB4D81" w:rsidRDefault="005E4095" w:rsidP="009D3DD5">
      <w:pPr>
        <w:spacing w:line="360" w:lineRule="auto"/>
        <w:jc w:val="both"/>
        <w:rPr>
          <w:ins w:id="33" w:author="Cascante Vega, Jaime E." w:date="2023-05-02T13:29:00Z"/>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401F4F">
        <w:rPr>
          <w:rFonts w:ascii="Arial" w:hAnsi="Arial" w:cs="Arial"/>
          <w:sz w:val="20"/>
          <w:szCs w:val="20"/>
        </w:rPr>
        <w:instrText xml:space="preserve"> ADDIN ZOTERO_ITEM CSL_CITATION {"citationID":"XsYBoWmQ","properties":{"formattedCitation":"\\super 4,48\\nosupersub{}","plainCitation":"4,48","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4,48</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401F4F">
        <w:rPr>
          <w:rFonts w:ascii="Arial" w:hAnsi="Arial" w:cs="Arial"/>
          <w:sz w:val="20"/>
          <w:szCs w:val="20"/>
        </w:rPr>
        <w:instrText xml:space="preserve"> ADDIN ZOTERO_ITEM CSL_CITATION {"citationID":"K5Wo3T2d","properties":{"formattedCitation":"\\super 4,45,46\\nosupersub{}","plainCitation":"4,45,4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4,45,46</w:t>
      </w:r>
      <w:r>
        <w:rPr>
          <w:rFonts w:ascii="Arial" w:hAnsi="Arial" w:cs="Arial"/>
          <w:sz w:val="20"/>
          <w:szCs w:val="20"/>
        </w:rPr>
        <w:fldChar w:fldCharType="end"/>
      </w:r>
      <w:r w:rsidRPr="00247C9F">
        <w:rPr>
          <w:rFonts w:ascii="Arial" w:hAnsi="Arial" w:cs="Arial"/>
          <w:sz w:val="20"/>
          <w:szCs w:val="20"/>
        </w:rPr>
        <w:t xml:space="preserve">. </w:t>
      </w:r>
    </w:p>
    <w:p w14:paraId="061263DD" w14:textId="77777777" w:rsidR="00EB4D81" w:rsidRDefault="00EB4D81" w:rsidP="009D3DD5">
      <w:pPr>
        <w:spacing w:line="360" w:lineRule="auto"/>
        <w:jc w:val="both"/>
        <w:rPr>
          <w:ins w:id="34" w:author="Cascante Vega, Jaime E." w:date="2023-05-02T13:29:00Z"/>
          <w:rFonts w:ascii="Arial" w:hAnsi="Arial" w:cs="Arial"/>
          <w:sz w:val="20"/>
          <w:szCs w:val="20"/>
        </w:rPr>
      </w:pPr>
    </w:p>
    <w:p w14:paraId="05E4A78E" w14:textId="341AE00F" w:rsidR="005E4095" w:rsidRDefault="005E4095" w:rsidP="009D3DD5">
      <w:pPr>
        <w:spacing w:line="360" w:lineRule="auto"/>
        <w:jc w:val="both"/>
        <w:rPr>
          <w:ins w:id="35" w:author="Cascante Vega, Jaime E." w:date="2023-05-01T12:09:00Z"/>
          <w:rFonts w:ascii="Arial" w:hAnsi="Arial" w:cs="Arial"/>
          <w:sz w:val="20"/>
          <w:szCs w:val="20"/>
        </w:rPr>
      </w:pPr>
      <w:r w:rsidRPr="00247C9F">
        <w:rPr>
          <w:rFonts w:ascii="Arial" w:hAnsi="Arial" w:cs="Arial"/>
          <w:sz w:val="20"/>
          <w:szCs w:val="20"/>
        </w:rPr>
        <w:t>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3732FBCB" w14:textId="77777777" w:rsidR="005F52AE" w:rsidRDefault="005F52AE" w:rsidP="009D3DD5">
      <w:pPr>
        <w:spacing w:line="360" w:lineRule="auto"/>
        <w:jc w:val="both"/>
        <w:rPr>
          <w:rFonts w:ascii="Arial" w:hAnsi="Arial" w:cs="Arial"/>
          <w:sz w:val="20"/>
          <w:szCs w:val="20"/>
        </w:rPr>
      </w:pPr>
    </w:p>
    <w:p w14:paraId="28BB7F2F" w14:textId="68A9DE94"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w:t>
      </w:r>
      <w:r w:rsidR="00EB4D81">
        <w:rPr>
          <w:rFonts w:ascii="Arial" w:hAnsi="Arial" w:cs="Arial"/>
          <w:color w:val="000000"/>
          <w:sz w:val="20"/>
          <w:szCs w:val="20"/>
          <w:lang w:val="en-US"/>
        </w:rPr>
        <w:t>processes</w:t>
      </w:r>
      <w:r>
        <w:rPr>
          <w:rFonts w:ascii="Arial" w:hAnsi="Arial" w:cs="Arial"/>
          <w:color w:val="000000"/>
          <w:sz w:val="20"/>
          <w:szCs w:val="20"/>
        </w:rPr>
        <w:t>. The ABM used here is not an exception. While the ABM captures multiple sources of heterogeneity</w:t>
      </w:r>
      <w:r w:rsidR="002E47F2">
        <w:rPr>
          <w:rFonts w:ascii="Arial" w:hAnsi="Arial" w:cs="Arial"/>
          <w:color w:val="000000"/>
          <w:sz w:val="20"/>
          <w:szCs w:val="20"/>
          <w:lang w:val="en-US"/>
        </w:rPr>
        <w:t xml:space="preserve"> </w:t>
      </w:r>
      <w:r>
        <w:rPr>
          <w:rFonts w:ascii="Arial" w:hAnsi="Arial" w:cs="Arial"/>
          <w:color w:val="000000"/>
          <w:sz w:val="20"/>
          <w:szCs w:val="20"/>
        </w:rPr>
        <w:t xml:space="preserve">(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4CB4764B" w14:textId="77777777" w:rsidR="001236E0" w:rsidRDefault="001236E0" w:rsidP="009D3DD5">
      <w:pPr>
        <w:spacing w:line="360" w:lineRule="auto"/>
        <w:jc w:val="both"/>
        <w:rPr>
          <w:rFonts w:ascii="Arial" w:hAnsi="Arial" w:cs="Arial"/>
          <w:color w:val="000000"/>
          <w:sz w:val="20"/>
          <w:szCs w:val="20"/>
        </w:rPr>
      </w:pPr>
    </w:p>
    <w:p w14:paraId="0CF69C4C" w14:textId="05D45628"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Second, we treated species with resistant and sensitive phenotypes separately; however, it has been suggested that resistant and sensitive strains could compete (although it is possible that for </w:t>
      </w:r>
      <w:r>
        <w:rPr>
          <w:rFonts w:ascii="Arial" w:hAnsi="Arial" w:cs="Arial"/>
          <w:color w:val="000000"/>
          <w:sz w:val="20"/>
          <w:szCs w:val="20"/>
        </w:rPr>
        <w:lastRenderedPageBreak/>
        <w:t xml:space="preserve">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4AB7E454" w14:textId="77777777" w:rsidR="005F52AE" w:rsidRPr="00235716" w:rsidRDefault="005F52AE" w:rsidP="009D3DD5">
      <w:pPr>
        <w:spacing w:line="360" w:lineRule="auto"/>
        <w:jc w:val="both"/>
      </w:pPr>
    </w:p>
    <w:p w14:paraId="36E04416" w14:textId="65A7345D" w:rsidR="00980C22" w:rsidRDefault="005E4095" w:rsidP="00DD07EB">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xml:space="preserve">, patient admissions are heterogeneous and have linear relationships with </w:t>
      </w:r>
      <w:r w:rsidR="002E147F">
        <w:rPr>
          <w:rFonts w:ascii="Arial" w:hAnsi="Arial" w:cs="Arial"/>
          <w:color w:val="000000"/>
          <w:sz w:val="20"/>
          <w:szCs w:val="20"/>
          <w:lang w:val="en-US"/>
        </w:rPr>
        <w:t>hospitalized</w:t>
      </w:r>
      <w:r>
        <w:rPr>
          <w:rFonts w:ascii="Arial" w:hAnsi="Arial" w:cs="Arial"/>
          <w:color w:val="000000"/>
          <w:sz w:val="20"/>
          <w:szCs w:val="20"/>
        </w:rPr>
        <w:t xml:space="preserve"> patients that are dictated by ward size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2k3PqnFz","properties":{"formattedCitation":"\\super 22\\nosupersub{}","plainCitation":"2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22</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lastRenderedPageBreak/>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1FB6786F"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22AAF17A"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401F4F">
        <w:rPr>
          <w:rFonts w:ascii="Arial" w:hAnsi="Arial" w:cs="Arial"/>
          <w:sz w:val="20"/>
          <w:szCs w:val="20"/>
        </w:rPr>
        <w:instrText xml:space="preserve"> ADDIN ZOTERO_ITEM CSL_CITATION {"citationID":"eoMscrWP","properties":{"formattedCitation":"\\super 24\\nosupersub{}","plainCitation":"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401F4F" w:rsidRPr="00401F4F">
        <w:rPr>
          <w:rFonts w:ascii="Arial" w:hAnsi="Arial" w:cs="Arial"/>
          <w:sz w:val="20"/>
          <w:vertAlign w:val="superscript"/>
          <w:lang w:val="en-GB"/>
        </w:rPr>
        <w:t>24</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del w:id="36" w:author="Cascante Vega, Jaime E." w:date="2023-05-03T13:47:00Z">
        <w:r w:rsidDel="000B6848">
          <w:rPr>
            <w:rFonts w:ascii="Arial" w:hAnsi="Arial" w:cs="Arial"/>
            <w:sz w:val="20"/>
            <w:szCs w:val="20"/>
          </w:rPr>
          <w:delText xml:space="preserve"> </w:delText>
        </w:r>
      </w:del>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w:t>
      </w:r>
      <w:r>
        <w:rPr>
          <w:rFonts w:ascii="Arial" w:hAnsi="Arial" w:cs="Arial"/>
          <w:sz w:val="20"/>
          <w:szCs w:val="20"/>
        </w:rPr>
        <w:lastRenderedPageBreak/>
        <w:t xml:space="preserve">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401F4F">
        <w:rPr>
          <w:rFonts w:ascii="Arial" w:hAnsi="Arial" w:cs="Arial"/>
          <w:sz w:val="20"/>
          <w:szCs w:val="20"/>
          <w:highlight w:val="yellow"/>
        </w:rPr>
        <w:instrText xml:space="preserve"> ADDIN ZOTERO_ITEM CSL_CITATION {"citationID":"PlyOR8l7","properties":{"formattedCitation":"\\super 26\\nosupersub{}","plainCitation":"26","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401F4F" w:rsidRPr="00401F4F">
        <w:rPr>
          <w:rFonts w:ascii="Arial" w:hAnsi="Arial" w:cs="Arial"/>
          <w:sz w:val="20"/>
          <w:vertAlign w:val="superscript"/>
          <w:lang w:val="en-GB"/>
        </w:rPr>
        <w:t>26</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lastRenderedPageBreak/>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102FB452"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401F4F">
        <w:rPr>
          <w:rFonts w:ascii="Arial" w:hAnsi="Arial" w:cs="Arial"/>
          <w:sz w:val="20"/>
          <w:szCs w:val="20"/>
        </w:rPr>
        <w:instrText xml:space="preserve"> ADDIN ZOTERO_ITEM CSL_CITATION {"citationID":"ikQcTf2l","properties":{"formattedCitation":"\\super 1,21\\nosupersub{}","plainCitation":"1,2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1,21</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490EE3E7" w14:textId="6CE839C5"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73D7ABE8" w14:textId="77777777" w:rsidR="005F6990" w:rsidRDefault="005F6990" w:rsidP="009D3DD5">
      <w:pPr>
        <w:pBdr>
          <w:top w:val="nil"/>
          <w:left w:val="nil"/>
          <w:bottom w:val="nil"/>
          <w:right w:val="nil"/>
          <w:between w:val="nil"/>
        </w:pBdr>
        <w:spacing w:line="360" w:lineRule="auto"/>
        <w:jc w:val="both"/>
        <w:rPr>
          <w:rFonts w:ascii="Arial" w:hAnsi="Arial" w:cs="Arial"/>
          <w:bCs/>
          <w:color w:val="000000"/>
          <w:sz w:val="20"/>
          <w:szCs w:val="20"/>
        </w:rPr>
      </w:pPr>
    </w:p>
    <w:p w14:paraId="3FD1E935" w14:textId="52BBE8CC"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401F4F">
        <w:rPr>
          <w:rFonts w:ascii="Arial" w:hAnsi="Arial" w:cs="Arial"/>
          <w:bCs/>
          <w:color w:val="000000"/>
          <w:sz w:val="20"/>
          <w:szCs w:val="20"/>
        </w:rPr>
        <w:instrText xml:space="preserve"> ADDIN ZOTERO_ITEM CSL_CITATION {"citationID":"yzZOn6iF","properties":{"formattedCitation":"\\super 14,15\\nosupersub{}","plainCitation":"14,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401F4F" w:rsidRPr="00401F4F">
        <w:rPr>
          <w:rFonts w:ascii="Arial" w:hAnsi="Arial" w:cs="Arial"/>
          <w:color w:val="000000"/>
          <w:sz w:val="20"/>
          <w:vertAlign w:val="superscript"/>
          <w:lang w:val="en-GB"/>
        </w:rPr>
        <w:t>14,15</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401F4F">
        <w:rPr>
          <w:rFonts w:ascii="Arial" w:hAnsi="Arial" w:cs="Arial"/>
          <w:bCs/>
          <w:color w:val="000000"/>
          <w:sz w:val="20"/>
          <w:szCs w:val="20"/>
        </w:rPr>
        <w:instrText xml:space="preserve"> ADDIN ZOTERO_ITEM CSL_CITATION {"citationID":"45vAjOrg","properties":{"formattedCitation":"\\super 49\\nosupersub{}","plainCitation":"49","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401F4F" w:rsidRPr="00401F4F">
        <w:rPr>
          <w:rFonts w:ascii="Arial" w:hAnsi="Arial" w:cs="Arial"/>
          <w:color w:val="000000"/>
          <w:sz w:val="20"/>
          <w:vertAlign w:val="superscript"/>
          <w:lang w:val="en-GB"/>
        </w:rPr>
        <w:t>49</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D822EE6" w14:textId="77777777" w:rsidR="005F6990" w:rsidRDefault="005F6990" w:rsidP="009D3DD5">
      <w:pPr>
        <w:spacing w:line="360" w:lineRule="auto"/>
        <w:jc w:val="both"/>
        <w:rPr>
          <w:rFonts w:ascii="Arial" w:hAnsi="Arial" w:cs="Arial"/>
          <w:bCs/>
          <w:color w:val="000000"/>
          <w:sz w:val="20"/>
          <w:szCs w:val="20"/>
        </w:rPr>
      </w:pP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w:t>
      </w:r>
      <w:r>
        <w:rPr>
          <w:rFonts w:ascii="Arial" w:hAnsi="Arial" w:cs="Arial"/>
          <w:bCs/>
          <w:color w:val="000000"/>
          <w:sz w:val="20"/>
          <w:szCs w:val="20"/>
        </w:rPr>
        <w:lastRenderedPageBreak/>
        <w:t xml:space="preserve">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1814B917"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401F4F">
        <w:rPr>
          <w:rFonts w:ascii="Arial" w:hAnsi="Arial" w:cs="Arial"/>
          <w:sz w:val="20"/>
          <w:szCs w:val="20"/>
        </w:rPr>
        <w:instrText xml:space="preserve"> ADDIN ZOTERO_ITEM CSL_CITATION {"citationID":"V8kT9ZoS","properties":{"formattedCitation":"\\super 50\\nosupersub{}","plainCitation":"5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50</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79C609F4"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401F4F">
        <w:rPr>
          <w:rFonts w:ascii="Arial" w:hAnsi="Arial" w:cs="Arial"/>
          <w:sz w:val="20"/>
          <w:szCs w:val="20"/>
        </w:rPr>
        <w:instrText xml:space="preserve"> ADDIN ZOTERO_ITEM CSL_CITATION {"citationID":"pzPttrOW","properties":{"formattedCitation":"\\super 51,52\\nosupersub{}","plainCitation":"51,5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401F4F" w:rsidRPr="00401F4F">
        <w:rPr>
          <w:rFonts w:ascii="Arial" w:hAnsi="Arial" w:cs="Arial"/>
          <w:sz w:val="20"/>
          <w:vertAlign w:val="superscript"/>
          <w:lang w:val="en-GB"/>
        </w:rPr>
        <w:t>51,52</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401F4F">
        <w:rPr>
          <w:rFonts w:ascii="Arial" w:hAnsi="Arial" w:cs="Arial"/>
          <w:sz w:val="20"/>
          <w:szCs w:val="20"/>
        </w:rPr>
        <w:instrText xml:space="preserve"> ADDIN ZOTERO_ITEM CSL_CITATION {"citationID":"KrWsqKR4","properties":{"formattedCitation":"\\super 53\\uc0\\u8211{}62\\nosupersub{}","plainCitation":"53–62","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53–62</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explicitly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two parameters,</w:t>
      </w:r>
      <w:r w:rsidRPr="009D5B70">
        <w:rPr>
          <w:rFonts w:ascii="Arial" w:hAnsi="Arial" w:cs="Arial"/>
          <w:sz w:val="20"/>
          <w:szCs w:val="20"/>
        </w:rPr>
        <w:t xml:space="preserve"> i.e.</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0961E749"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a2q8o8bnsq5","properties":{"formattedCitation":"\\super 51\\nosupersub{}","plainCitation":"5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51</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1c4wqN9W","properties":{"formattedCitation":"\\super 51\\nosupersub{}","plainCitation":"5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51</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t>
      </w:r>
      <w:r w:rsidR="00281722">
        <w:rPr>
          <w:rFonts w:ascii="Arial" w:hAnsi="Arial" w:cs="Arial"/>
          <w:color w:val="000000"/>
          <w:sz w:val="20"/>
          <w:szCs w:val="20"/>
        </w:rPr>
        <w:lastRenderedPageBreak/>
        <w:t xml:space="preserve">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EsHX0GTh","properties":{"formattedCitation":"\\super 63,64\\nosupersub{}","plainCitation":"63,64","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63,64</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a19b9etloar","properties":{"formattedCitation":"\\super 40,65\\nosupersub{}","plainCitation":"40,65","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401F4F">
        <w:rPr>
          <w:rFonts w:ascii="Cambria Math" w:hAnsi="Cambria Math" w:cs="Cambria Math"/>
          <w:color w:val="000000"/>
          <w:sz w:val="20"/>
          <w:szCs w:val="20"/>
        </w:rPr>
        <w:instrText>ﬀ</w:instrText>
      </w:r>
      <w:r w:rsidR="00401F4F">
        <w:rPr>
          <w:rFonts w:ascii="Arial" w:hAnsi="Arial" w:cs="Arial"/>
          <w:color w:val="000000"/>
          <w:sz w:val="20"/>
          <w:szCs w:val="20"/>
        </w:rPr>
        <w:instrText>ective for some inverse problems approached this way, but is impractical when the forward map is not readily di</w:instrText>
      </w:r>
      <w:r w:rsidR="00401F4F">
        <w:rPr>
          <w:rFonts w:ascii="Cambria Math" w:hAnsi="Cambria Math" w:cs="Cambria Math"/>
          <w:color w:val="000000"/>
          <w:sz w:val="20"/>
          <w:szCs w:val="20"/>
        </w:rPr>
        <w:instrText>ﬀ</w:instrText>
      </w:r>
      <w:r w:rsidR="00401F4F">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40,65</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wLZivfXX","properties":{"formattedCitation":"\\super 66,67\\nosupersub{}","plainCitation":"66,67","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66,67</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6832D073"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0DF3F441"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06F8D996"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lastRenderedPageBreak/>
        <w:fldChar w:fldCharType="begin"/>
      </w:r>
      <w:r w:rsidR="00401F4F">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517E89">
        <w:rPr>
          <w:rFonts w:ascii="Calibri" w:hAnsiTheme="minorHAnsi" w:cs="Calibri"/>
          <w:sz w:val="22"/>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6F3EA61" w14:textId="20BE244D" w:rsidR="00374A77" w:rsidRDefault="00962E89"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10"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11"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12"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14"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15"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16"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7"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8"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19"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20"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21"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22"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23"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24"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0"/>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1315F277" w15:paraIdParent="075CCDC2" w15:done="0"/>
  <w15:commentEx w15:paraId="6402BC9E" w15:paraIdParent="075CCDC2" w15:done="0"/>
  <w15:commentEx w15:paraId="5851F81E" w15:done="0"/>
  <w15:commentEx w15:paraId="62AC6F06" w15:done="0"/>
  <w15:commentEx w15:paraId="34989AA3" w15:done="0"/>
  <w15:commentEx w15:paraId="1CCB95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7D593" w14:textId="77777777" w:rsidR="009C41F8" w:rsidRDefault="009C41F8">
      <w:r>
        <w:separator/>
      </w:r>
    </w:p>
  </w:endnote>
  <w:endnote w:type="continuationSeparator" w:id="0">
    <w:p w14:paraId="3396301E" w14:textId="77777777" w:rsidR="009C41F8" w:rsidRDefault="009C4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540BA" w14:textId="77777777" w:rsidR="009C41F8" w:rsidRDefault="009C41F8">
      <w:r>
        <w:separator/>
      </w:r>
    </w:p>
  </w:footnote>
  <w:footnote w:type="continuationSeparator" w:id="0">
    <w:p w14:paraId="5C7DFFE6" w14:textId="77777777" w:rsidR="009C41F8" w:rsidRDefault="009C41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8E2"/>
    <w:rsid w:val="000209A5"/>
    <w:rsid w:val="000221F7"/>
    <w:rsid w:val="00024FD3"/>
    <w:rsid w:val="00033A03"/>
    <w:rsid w:val="0003636A"/>
    <w:rsid w:val="00036669"/>
    <w:rsid w:val="000376E8"/>
    <w:rsid w:val="000420E0"/>
    <w:rsid w:val="000443BD"/>
    <w:rsid w:val="000446EF"/>
    <w:rsid w:val="00045125"/>
    <w:rsid w:val="00054697"/>
    <w:rsid w:val="00056BEB"/>
    <w:rsid w:val="00057B63"/>
    <w:rsid w:val="00061DEF"/>
    <w:rsid w:val="000632D3"/>
    <w:rsid w:val="0006342B"/>
    <w:rsid w:val="00065838"/>
    <w:rsid w:val="00065E7F"/>
    <w:rsid w:val="0006642F"/>
    <w:rsid w:val="00072912"/>
    <w:rsid w:val="000768C9"/>
    <w:rsid w:val="000806EA"/>
    <w:rsid w:val="00081AEE"/>
    <w:rsid w:val="00083416"/>
    <w:rsid w:val="000857B0"/>
    <w:rsid w:val="00090F5C"/>
    <w:rsid w:val="000929EE"/>
    <w:rsid w:val="000A06E5"/>
    <w:rsid w:val="000A2803"/>
    <w:rsid w:val="000A5327"/>
    <w:rsid w:val="000B0E4F"/>
    <w:rsid w:val="000B17CC"/>
    <w:rsid w:val="000B2672"/>
    <w:rsid w:val="000B3A92"/>
    <w:rsid w:val="000B6848"/>
    <w:rsid w:val="000C3044"/>
    <w:rsid w:val="000C38C2"/>
    <w:rsid w:val="000D6C41"/>
    <w:rsid w:val="000E0CE1"/>
    <w:rsid w:val="000E161A"/>
    <w:rsid w:val="000E1854"/>
    <w:rsid w:val="000E36FD"/>
    <w:rsid w:val="000E38A1"/>
    <w:rsid w:val="000E3957"/>
    <w:rsid w:val="000E4321"/>
    <w:rsid w:val="000E7B07"/>
    <w:rsid w:val="000F17BE"/>
    <w:rsid w:val="000F1D97"/>
    <w:rsid w:val="000F2287"/>
    <w:rsid w:val="000F6CCC"/>
    <w:rsid w:val="000F757F"/>
    <w:rsid w:val="00101040"/>
    <w:rsid w:val="00102D22"/>
    <w:rsid w:val="00111CCD"/>
    <w:rsid w:val="00116D03"/>
    <w:rsid w:val="00117302"/>
    <w:rsid w:val="0012157F"/>
    <w:rsid w:val="001236E0"/>
    <w:rsid w:val="00124BF9"/>
    <w:rsid w:val="00125AA4"/>
    <w:rsid w:val="001314F1"/>
    <w:rsid w:val="00131AD6"/>
    <w:rsid w:val="001329A1"/>
    <w:rsid w:val="00132CE3"/>
    <w:rsid w:val="001331B3"/>
    <w:rsid w:val="00133910"/>
    <w:rsid w:val="00133BEF"/>
    <w:rsid w:val="0013549A"/>
    <w:rsid w:val="001417BA"/>
    <w:rsid w:val="001449CE"/>
    <w:rsid w:val="00145277"/>
    <w:rsid w:val="00146381"/>
    <w:rsid w:val="00146ED4"/>
    <w:rsid w:val="001516B4"/>
    <w:rsid w:val="00152331"/>
    <w:rsid w:val="00154160"/>
    <w:rsid w:val="001543FC"/>
    <w:rsid w:val="00154996"/>
    <w:rsid w:val="00154C10"/>
    <w:rsid w:val="00156368"/>
    <w:rsid w:val="00162827"/>
    <w:rsid w:val="00170C7C"/>
    <w:rsid w:val="00170E3A"/>
    <w:rsid w:val="00182668"/>
    <w:rsid w:val="0018679C"/>
    <w:rsid w:val="001901DC"/>
    <w:rsid w:val="001911DC"/>
    <w:rsid w:val="001917DA"/>
    <w:rsid w:val="00192ED9"/>
    <w:rsid w:val="00192F6D"/>
    <w:rsid w:val="00193D04"/>
    <w:rsid w:val="00197222"/>
    <w:rsid w:val="001A3D5F"/>
    <w:rsid w:val="001A4485"/>
    <w:rsid w:val="001A4C71"/>
    <w:rsid w:val="001A671D"/>
    <w:rsid w:val="001B35D9"/>
    <w:rsid w:val="001B4BB7"/>
    <w:rsid w:val="001B7689"/>
    <w:rsid w:val="001C0086"/>
    <w:rsid w:val="001C1BA3"/>
    <w:rsid w:val="001D1159"/>
    <w:rsid w:val="001D1A1B"/>
    <w:rsid w:val="001D37D4"/>
    <w:rsid w:val="001D6A67"/>
    <w:rsid w:val="001E0514"/>
    <w:rsid w:val="001E07C7"/>
    <w:rsid w:val="001F15B5"/>
    <w:rsid w:val="001F37F9"/>
    <w:rsid w:val="001F5376"/>
    <w:rsid w:val="001F6211"/>
    <w:rsid w:val="001F6AC2"/>
    <w:rsid w:val="00205AA7"/>
    <w:rsid w:val="00213EB4"/>
    <w:rsid w:val="00215411"/>
    <w:rsid w:val="00215F17"/>
    <w:rsid w:val="002205BD"/>
    <w:rsid w:val="00221DF0"/>
    <w:rsid w:val="0022305B"/>
    <w:rsid w:val="0023523C"/>
    <w:rsid w:val="0023567E"/>
    <w:rsid w:val="00236202"/>
    <w:rsid w:val="00240131"/>
    <w:rsid w:val="002457B3"/>
    <w:rsid w:val="0025660E"/>
    <w:rsid w:val="002615B1"/>
    <w:rsid w:val="00261C84"/>
    <w:rsid w:val="00263BFB"/>
    <w:rsid w:val="00263FF9"/>
    <w:rsid w:val="00270945"/>
    <w:rsid w:val="00271336"/>
    <w:rsid w:val="00272265"/>
    <w:rsid w:val="002774EE"/>
    <w:rsid w:val="00280A15"/>
    <w:rsid w:val="00281722"/>
    <w:rsid w:val="00284B05"/>
    <w:rsid w:val="00286943"/>
    <w:rsid w:val="002876C6"/>
    <w:rsid w:val="00293D3C"/>
    <w:rsid w:val="002A0439"/>
    <w:rsid w:val="002A12C0"/>
    <w:rsid w:val="002A1A43"/>
    <w:rsid w:val="002A1ABE"/>
    <w:rsid w:val="002A3468"/>
    <w:rsid w:val="002A7053"/>
    <w:rsid w:val="002B2848"/>
    <w:rsid w:val="002B2A86"/>
    <w:rsid w:val="002B2C40"/>
    <w:rsid w:val="002B60E3"/>
    <w:rsid w:val="002C02CB"/>
    <w:rsid w:val="002C3109"/>
    <w:rsid w:val="002C3A4F"/>
    <w:rsid w:val="002D1BE6"/>
    <w:rsid w:val="002D2133"/>
    <w:rsid w:val="002D2D3A"/>
    <w:rsid w:val="002D41AA"/>
    <w:rsid w:val="002D7AF7"/>
    <w:rsid w:val="002E147F"/>
    <w:rsid w:val="002E1FA8"/>
    <w:rsid w:val="002E47F2"/>
    <w:rsid w:val="002F182F"/>
    <w:rsid w:val="002F1B0A"/>
    <w:rsid w:val="002F3AFA"/>
    <w:rsid w:val="002F41AC"/>
    <w:rsid w:val="002F5FF5"/>
    <w:rsid w:val="002F7394"/>
    <w:rsid w:val="0031064D"/>
    <w:rsid w:val="0031480A"/>
    <w:rsid w:val="0031564A"/>
    <w:rsid w:val="00321B8A"/>
    <w:rsid w:val="003234E4"/>
    <w:rsid w:val="00326595"/>
    <w:rsid w:val="0032681B"/>
    <w:rsid w:val="00326DFC"/>
    <w:rsid w:val="00332E14"/>
    <w:rsid w:val="00333F4D"/>
    <w:rsid w:val="0033470D"/>
    <w:rsid w:val="00334830"/>
    <w:rsid w:val="00341689"/>
    <w:rsid w:val="00343899"/>
    <w:rsid w:val="00344B19"/>
    <w:rsid w:val="00353736"/>
    <w:rsid w:val="00354FDB"/>
    <w:rsid w:val="0035786C"/>
    <w:rsid w:val="00365053"/>
    <w:rsid w:val="00365684"/>
    <w:rsid w:val="00373E08"/>
    <w:rsid w:val="00374A77"/>
    <w:rsid w:val="00374E84"/>
    <w:rsid w:val="00375E79"/>
    <w:rsid w:val="0038068E"/>
    <w:rsid w:val="0038158A"/>
    <w:rsid w:val="00382EFA"/>
    <w:rsid w:val="003830A5"/>
    <w:rsid w:val="003833B6"/>
    <w:rsid w:val="003857B4"/>
    <w:rsid w:val="00385DA5"/>
    <w:rsid w:val="00386860"/>
    <w:rsid w:val="00387E73"/>
    <w:rsid w:val="00393C7C"/>
    <w:rsid w:val="003A2F01"/>
    <w:rsid w:val="003A40D9"/>
    <w:rsid w:val="003B1894"/>
    <w:rsid w:val="003B4542"/>
    <w:rsid w:val="003C2682"/>
    <w:rsid w:val="003C4174"/>
    <w:rsid w:val="003D0CA7"/>
    <w:rsid w:val="003D6104"/>
    <w:rsid w:val="003D62E6"/>
    <w:rsid w:val="003E113C"/>
    <w:rsid w:val="003E18D5"/>
    <w:rsid w:val="003E2CF3"/>
    <w:rsid w:val="003E3A1D"/>
    <w:rsid w:val="003E632E"/>
    <w:rsid w:val="003F0DC8"/>
    <w:rsid w:val="003F1101"/>
    <w:rsid w:val="003F1390"/>
    <w:rsid w:val="003F5F0B"/>
    <w:rsid w:val="003F620A"/>
    <w:rsid w:val="003F627C"/>
    <w:rsid w:val="003F7994"/>
    <w:rsid w:val="00401F4F"/>
    <w:rsid w:val="004033B5"/>
    <w:rsid w:val="004037BB"/>
    <w:rsid w:val="00407F9C"/>
    <w:rsid w:val="004164D7"/>
    <w:rsid w:val="004202F9"/>
    <w:rsid w:val="00422C76"/>
    <w:rsid w:val="00423CC5"/>
    <w:rsid w:val="00424AD6"/>
    <w:rsid w:val="00430EA8"/>
    <w:rsid w:val="0043148E"/>
    <w:rsid w:val="004331DE"/>
    <w:rsid w:val="004332C2"/>
    <w:rsid w:val="00437FEB"/>
    <w:rsid w:val="00441729"/>
    <w:rsid w:val="00444896"/>
    <w:rsid w:val="004460D7"/>
    <w:rsid w:val="0044630F"/>
    <w:rsid w:val="0044643D"/>
    <w:rsid w:val="00452621"/>
    <w:rsid w:val="004528EF"/>
    <w:rsid w:val="004536C0"/>
    <w:rsid w:val="00453F37"/>
    <w:rsid w:val="004546BD"/>
    <w:rsid w:val="004548E1"/>
    <w:rsid w:val="00456CA1"/>
    <w:rsid w:val="004608A9"/>
    <w:rsid w:val="00461D76"/>
    <w:rsid w:val="004633B1"/>
    <w:rsid w:val="0046448C"/>
    <w:rsid w:val="00464502"/>
    <w:rsid w:val="004662C7"/>
    <w:rsid w:val="00472623"/>
    <w:rsid w:val="00472D0B"/>
    <w:rsid w:val="004737A3"/>
    <w:rsid w:val="00474D11"/>
    <w:rsid w:val="00474FFE"/>
    <w:rsid w:val="00476359"/>
    <w:rsid w:val="004768C8"/>
    <w:rsid w:val="0047735C"/>
    <w:rsid w:val="00477952"/>
    <w:rsid w:val="00481515"/>
    <w:rsid w:val="00481675"/>
    <w:rsid w:val="00483D1D"/>
    <w:rsid w:val="0048503B"/>
    <w:rsid w:val="004911FC"/>
    <w:rsid w:val="004916EC"/>
    <w:rsid w:val="0049196F"/>
    <w:rsid w:val="0049270D"/>
    <w:rsid w:val="00492812"/>
    <w:rsid w:val="00492AF3"/>
    <w:rsid w:val="00496FEB"/>
    <w:rsid w:val="004A2F80"/>
    <w:rsid w:val="004A343D"/>
    <w:rsid w:val="004A4E8B"/>
    <w:rsid w:val="004A5ED0"/>
    <w:rsid w:val="004A63F7"/>
    <w:rsid w:val="004B135C"/>
    <w:rsid w:val="004B4E9F"/>
    <w:rsid w:val="004B52FA"/>
    <w:rsid w:val="004B562A"/>
    <w:rsid w:val="004B6B58"/>
    <w:rsid w:val="004B7551"/>
    <w:rsid w:val="004C0A4B"/>
    <w:rsid w:val="004C49A2"/>
    <w:rsid w:val="004C56D2"/>
    <w:rsid w:val="004C7047"/>
    <w:rsid w:val="004D0B26"/>
    <w:rsid w:val="004D1409"/>
    <w:rsid w:val="004D2944"/>
    <w:rsid w:val="004D638E"/>
    <w:rsid w:val="004D6E1B"/>
    <w:rsid w:val="004E0EBD"/>
    <w:rsid w:val="004E3538"/>
    <w:rsid w:val="004E3A25"/>
    <w:rsid w:val="004E4A36"/>
    <w:rsid w:val="004E5615"/>
    <w:rsid w:val="004E5C12"/>
    <w:rsid w:val="004E5CB9"/>
    <w:rsid w:val="004F08F3"/>
    <w:rsid w:val="004F3EFB"/>
    <w:rsid w:val="0050001E"/>
    <w:rsid w:val="00500A32"/>
    <w:rsid w:val="005020A1"/>
    <w:rsid w:val="00502C76"/>
    <w:rsid w:val="00503930"/>
    <w:rsid w:val="005069FE"/>
    <w:rsid w:val="00506DEF"/>
    <w:rsid w:val="0051768D"/>
    <w:rsid w:val="00517E89"/>
    <w:rsid w:val="0052161F"/>
    <w:rsid w:val="00522C38"/>
    <w:rsid w:val="005233C6"/>
    <w:rsid w:val="005256E8"/>
    <w:rsid w:val="00530658"/>
    <w:rsid w:val="00534076"/>
    <w:rsid w:val="00535C23"/>
    <w:rsid w:val="00536D4D"/>
    <w:rsid w:val="005408D5"/>
    <w:rsid w:val="005417E0"/>
    <w:rsid w:val="00542F9C"/>
    <w:rsid w:val="005434E0"/>
    <w:rsid w:val="00546E9F"/>
    <w:rsid w:val="005518E7"/>
    <w:rsid w:val="00552FE3"/>
    <w:rsid w:val="00557045"/>
    <w:rsid w:val="005655E4"/>
    <w:rsid w:val="00566BEE"/>
    <w:rsid w:val="00567134"/>
    <w:rsid w:val="00567685"/>
    <w:rsid w:val="00567CDE"/>
    <w:rsid w:val="0058171C"/>
    <w:rsid w:val="005840C7"/>
    <w:rsid w:val="00584E30"/>
    <w:rsid w:val="005850F3"/>
    <w:rsid w:val="00586351"/>
    <w:rsid w:val="00586A73"/>
    <w:rsid w:val="00590AF7"/>
    <w:rsid w:val="0059291B"/>
    <w:rsid w:val="00594567"/>
    <w:rsid w:val="00596708"/>
    <w:rsid w:val="0059670D"/>
    <w:rsid w:val="00596797"/>
    <w:rsid w:val="00596C2B"/>
    <w:rsid w:val="00597CED"/>
    <w:rsid w:val="005A094A"/>
    <w:rsid w:val="005A1B3A"/>
    <w:rsid w:val="005A1B4C"/>
    <w:rsid w:val="005A216A"/>
    <w:rsid w:val="005A69DF"/>
    <w:rsid w:val="005A78D5"/>
    <w:rsid w:val="005A7F68"/>
    <w:rsid w:val="005B14F6"/>
    <w:rsid w:val="005B50E4"/>
    <w:rsid w:val="005B7D47"/>
    <w:rsid w:val="005C0138"/>
    <w:rsid w:val="005C4182"/>
    <w:rsid w:val="005C5164"/>
    <w:rsid w:val="005C61C2"/>
    <w:rsid w:val="005C784B"/>
    <w:rsid w:val="005C7DD7"/>
    <w:rsid w:val="005D2403"/>
    <w:rsid w:val="005D26EC"/>
    <w:rsid w:val="005E4095"/>
    <w:rsid w:val="005E5879"/>
    <w:rsid w:val="005E60EA"/>
    <w:rsid w:val="005E785C"/>
    <w:rsid w:val="005F0E97"/>
    <w:rsid w:val="005F114F"/>
    <w:rsid w:val="005F23B0"/>
    <w:rsid w:val="005F31EF"/>
    <w:rsid w:val="005F52AE"/>
    <w:rsid w:val="005F6990"/>
    <w:rsid w:val="00602579"/>
    <w:rsid w:val="00603516"/>
    <w:rsid w:val="00605ED3"/>
    <w:rsid w:val="00610610"/>
    <w:rsid w:val="006117DF"/>
    <w:rsid w:val="00611AE5"/>
    <w:rsid w:val="00614FC1"/>
    <w:rsid w:val="00620E6F"/>
    <w:rsid w:val="00620F75"/>
    <w:rsid w:val="00621786"/>
    <w:rsid w:val="00623869"/>
    <w:rsid w:val="006249B2"/>
    <w:rsid w:val="00625E23"/>
    <w:rsid w:val="006278C8"/>
    <w:rsid w:val="00631356"/>
    <w:rsid w:val="00631BBF"/>
    <w:rsid w:val="0063202C"/>
    <w:rsid w:val="00636B3C"/>
    <w:rsid w:val="006419B7"/>
    <w:rsid w:val="00644DA0"/>
    <w:rsid w:val="00653FD6"/>
    <w:rsid w:val="00654C0F"/>
    <w:rsid w:val="00657270"/>
    <w:rsid w:val="00657C18"/>
    <w:rsid w:val="006643E1"/>
    <w:rsid w:val="006649E3"/>
    <w:rsid w:val="0066543E"/>
    <w:rsid w:val="00671489"/>
    <w:rsid w:val="00673330"/>
    <w:rsid w:val="0067565D"/>
    <w:rsid w:val="00677C3C"/>
    <w:rsid w:val="00681C0C"/>
    <w:rsid w:val="006841ED"/>
    <w:rsid w:val="00685A26"/>
    <w:rsid w:val="00690FBA"/>
    <w:rsid w:val="00693319"/>
    <w:rsid w:val="006936F3"/>
    <w:rsid w:val="00694312"/>
    <w:rsid w:val="00697AC4"/>
    <w:rsid w:val="00697C33"/>
    <w:rsid w:val="006A0BFF"/>
    <w:rsid w:val="006A0C03"/>
    <w:rsid w:val="006A1DB8"/>
    <w:rsid w:val="006A3FFD"/>
    <w:rsid w:val="006A6CA7"/>
    <w:rsid w:val="006A7251"/>
    <w:rsid w:val="006B459D"/>
    <w:rsid w:val="006B4D54"/>
    <w:rsid w:val="006B5D26"/>
    <w:rsid w:val="006B782B"/>
    <w:rsid w:val="006C0CF4"/>
    <w:rsid w:val="006C11F0"/>
    <w:rsid w:val="006C1443"/>
    <w:rsid w:val="006C2CF8"/>
    <w:rsid w:val="006C4660"/>
    <w:rsid w:val="006C77AA"/>
    <w:rsid w:val="006D492D"/>
    <w:rsid w:val="006D5BEB"/>
    <w:rsid w:val="006D723C"/>
    <w:rsid w:val="006E32F7"/>
    <w:rsid w:val="006E6EB5"/>
    <w:rsid w:val="006E7171"/>
    <w:rsid w:val="006F219B"/>
    <w:rsid w:val="006F2519"/>
    <w:rsid w:val="006F2D38"/>
    <w:rsid w:val="006F6E0A"/>
    <w:rsid w:val="00700413"/>
    <w:rsid w:val="0070216F"/>
    <w:rsid w:val="00704920"/>
    <w:rsid w:val="00706558"/>
    <w:rsid w:val="00706D79"/>
    <w:rsid w:val="00707155"/>
    <w:rsid w:val="00712D9F"/>
    <w:rsid w:val="007145E3"/>
    <w:rsid w:val="00715936"/>
    <w:rsid w:val="00720A6E"/>
    <w:rsid w:val="00720DDF"/>
    <w:rsid w:val="00721A44"/>
    <w:rsid w:val="00721BA7"/>
    <w:rsid w:val="00723009"/>
    <w:rsid w:val="00723768"/>
    <w:rsid w:val="0073114B"/>
    <w:rsid w:val="00735B3D"/>
    <w:rsid w:val="007368F4"/>
    <w:rsid w:val="0074163E"/>
    <w:rsid w:val="00742AFF"/>
    <w:rsid w:val="007443E4"/>
    <w:rsid w:val="00744FF3"/>
    <w:rsid w:val="007526D3"/>
    <w:rsid w:val="007527BE"/>
    <w:rsid w:val="00756F5E"/>
    <w:rsid w:val="00757582"/>
    <w:rsid w:val="0075790B"/>
    <w:rsid w:val="00760472"/>
    <w:rsid w:val="007615F4"/>
    <w:rsid w:val="007618FA"/>
    <w:rsid w:val="00764D6E"/>
    <w:rsid w:val="00772B93"/>
    <w:rsid w:val="00777469"/>
    <w:rsid w:val="00780C38"/>
    <w:rsid w:val="00790332"/>
    <w:rsid w:val="007910E4"/>
    <w:rsid w:val="00792378"/>
    <w:rsid w:val="00795D33"/>
    <w:rsid w:val="00797834"/>
    <w:rsid w:val="007A4AFD"/>
    <w:rsid w:val="007A5B30"/>
    <w:rsid w:val="007A7907"/>
    <w:rsid w:val="007B098E"/>
    <w:rsid w:val="007B22C1"/>
    <w:rsid w:val="007B53C0"/>
    <w:rsid w:val="007B6430"/>
    <w:rsid w:val="007C2D8A"/>
    <w:rsid w:val="007C3F74"/>
    <w:rsid w:val="007C4BFD"/>
    <w:rsid w:val="007C5B35"/>
    <w:rsid w:val="007D167C"/>
    <w:rsid w:val="007D4372"/>
    <w:rsid w:val="007E31D3"/>
    <w:rsid w:val="007E4B75"/>
    <w:rsid w:val="007F465E"/>
    <w:rsid w:val="0080393B"/>
    <w:rsid w:val="00803A25"/>
    <w:rsid w:val="00803FD4"/>
    <w:rsid w:val="008062DB"/>
    <w:rsid w:val="00807585"/>
    <w:rsid w:val="0081199A"/>
    <w:rsid w:val="00812267"/>
    <w:rsid w:val="008149CF"/>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5A29"/>
    <w:rsid w:val="00855CFF"/>
    <w:rsid w:val="0085645E"/>
    <w:rsid w:val="0085663E"/>
    <w:rsid w:val="0085789D"/>
    <w:rsid w:val="008629F8"/>
    <w:rsid w:val="00871937"/>
    <w:rsid w:val="008726DD"/>
    <w:rsid w:val="00874636"/>
    <w:rsid w:val="008753F5"/>
    <w:rsid w:val="00880D1C"/>
    <w:rsid w:val="00880E36"/>
    <w:rsid w:val="00882983"/>
    <w:rsid w:val="0088396D"/>
    <w:rsid w:val="00884D5F"/>
    <w:rsid w:val="00885288"/>
    <w:rsid w:val="008867A5"/>
    <w:rsid w:val="0089099D"/>
    <w:rsid w:val="00890DC3"/>
    <w:rsid w:val="00891071"/>
    <w:rsid w:val="00893982"/>
    <w:rsid w:val="008972C3"/>
    <w:rsid w:val="00897589"/>
    <w:rsid w:val="00897E1C"/>
    <w:rsid w:val="008A0D9B"/>
    <w:rsid w:val="008A27D9"/>
    <w:rsid w:val="008A2F8F"/>
    <w:rsid w:val="008A379A"/>
    <w:rsid w:val="008A44C4"/>
    <w:rsid w:val="008A55C1"/>
    <w:rsid w:val="008A592B"/>
    <w:rsid w:val="008A6841"/>
    <w:rsid w:val="008A7C69"/>
    <w:rsid w:val="008B2938"/>
    <w:rsid w:val="008B3291"/>
    <w:rsid w:val="008B40A0"/>
    <w:rsid w:val="008B7468"/>
    <w:rsid w:val="008C00CA"/>
    <w:rsid w:val="008C1E3F"/>
    <w:rsid w:val="008C31D2"/>
    <w:rsid w:val="008C3CA7"/>
    <w:rsid w:val="008C44CE"/>
    <w:rsid w:val="008D30EE"/>
    <w:rsid w:val="008D7B47"/>
    <w:rsid w:val="008D7E5A"/>
    <w:rsid w:val="008E1C35"/>
    <w:rsid w:val="008E1D0D"/>
    <w:rsid w:val="008E3088"/>
    <w:rsid w:val="008E3A41"/>
    <w:rsid w:val="008E43B6"/>
    <w:rsid w:val="008E523D"/>
    <w:rsid w:val="008E6DB8"/>
    <w:rsid w:val="008F14D4"/>
    <w:rsid w:val="008F4EA4"/>
    <w:rsid w:val="008F507C"/>
    <w:rsid w:val="008F53F8"/>
    <w:rsid w:val="008F7C16"/>
    <w:rsid w:val="00900288"/>
    <w:rsid w:val="009018E9"/>
    <w:rsid w:val="00904FBD"/>
    <w:rsid w:val="0091425C"/>
    <w:rsid w:val="009145F8"/>
    <w:rsid w:val="009157DA"/>
    <w:rsid w:val="009168AA"/>
    <w:rsid w:val="00920BB6"/>
    <w:rsid w:val="00921C54"/>
    <w:rsid w:val="00923E2E"/>
    <w:rsid w:val="00924B61"/>
    <w:rsid w:val="00925FE4"/>
    <w:rsid w:val="00927FA9"/>
    <w:rsid w:val="00930659"/>
    <w:rsid w:val="009309CB"/>
    <w:rsid w:val="009326AB"/>
    <w:rsid w:val="00935104"/>
    <w:rsid w:val="00936316"/>
    <w:rsid w:val="00940CAF"/>
    <w:rsid w:val="00940EA0"/>
    <w:rsid w:val="0094137D"/>
    <w:rsid w:val="00943DB5"/>
    <w:rsid w:val="00955019"/>
    <w:rsid w:val="009574B8"/>
    <w:rsid w:val="009600A3"/>
    <w:rsid w:val="00962E89"/>
    <w:rsid w:val="00966481"/>
    <w:rsid w:val="00967D01"/>
    <w:rsid w:val="0097085D"/>
    <w:rsid w:val="009725B1"/>
    <w:rsid w:val="00973F74"/>
    <w:rsid w:val="00976A5A"/>
    <w:rsid w:val="0098036A"/>
    <w:rsid w:val="00980C22"/>
    <w:rsid w:val="009914B1"/>
    <w:rsid w:val="00991EBD"/>
    <w:rsid w:val="00993B32"/>
    <w:rsid w:val="00993C0B"/>
    <w:rsid w:val="00994429"/>
    <w:rsid w:val="0099539E"/>
    <w:rsid w:val="0099658B"/>
    <w:rsid w:val="00997AE0"/>
    <w:rsid w:val="00997C60"/>
    <w:rsid w:val="009A00D0"/>
    <w:rsid w:val="009A3033"/>
    <w:rsid w:val="009A444B"/>
    <w:rsid w:val="009A5094"/>
    <w:rsid w:val="009A589D"/>
    <w:rsid w:val="009B19B1"/>
    <w:rsid w:val="009B54CA"/>
    <w:rsid w:val="009B7446"/>
    <w:rsid w:val="009C01B6"/>
    <w:rsid w:val="009C41F8"/>
    <w:rsid w:val="009C49CA"/>
    <w:rsid w:val="009C558C"/>
    <w:rsid w:val="009D0C12"/>
    <w:rsid w:val="009D1C68"/>
    <w:rsid w:val="009D3121"/>
    <w:rsid w:val="009D326C"/>
    <w:rsid w:val="009D3DD5"/>
    <w:rsid w:val="009D7324"/>
    <w:rsid w:val="009E0461"/>
    <w:rsid w:val="009E10EE"/>
    <w:rsid w:val="009E6033"/>
    <w:rsid w:val="009E60B4"/>
    <w:rsid w:val="009E6C31"/>
    <w:rsid w:val="009F166D"/>
    <w:rsid w:val="009F388B"/>
    <w:rsid w:val="009F3F46"/>
    <w:rsid w:val="009F66BE"/>
    <w:rsid w:val="00A01E3A"/>
    <w:rsid w:val="00A1401C"/>
    <w:rsid w:val="00A14EBD"/>
    <w:rsid w:val="00A15FBA"/>
    <w:rsid w:val="00A20445"/>
    <w:rsid w:val="00A21486"/>
    <w:rsid w:val="00A229F3"/>
    <w:rsid w:val="00A26322"/>
    <w:rsid w:val="00A266C0"/>
    <w:rsid w:val="00A3144C"/>
    <w:rsid w:val="00A35F60"/>
    <w:rsid w:val="00A36209"/>
    <w:rsid w:val="00A45166"/>
    <w:rsid w:val="00A46683"/>
    <w:rsid w:val="00A5169A"/>
    <w:rsid w:val="00A53343"/>
    <w:rsid w:val="00A5510E"/>
    <w:rsid w:val="00A56BC0"/>
    <w:rsid w:val="00A57C78"/>
    <w:rsid w:val="00A607EA"/>
    <w:rsid w:val="00A60B63"/>
    <w:rsid w:val="00A61870"/>
    <w:rsid w:val="00A635A9"/>
    <w:rsid w:val="00A638C7"/>
    <w:rsid w:val="00A66999"/>
    <w:rsid w:val="00A67232"/>
    <w:rsid w:val="00A710F3"/>
    <w:rsid w:val="00A84A73"/>
    <w:rsid w:val="00A85255"/>
    <w:rsid w:val="00A8536A"/>
    <w:rsid w:val="00A85C31"/>
    <w:rsid w:val="00A85CC3"/>
    <w:rsid w:val="00A85E5E"/>
    <w:rsid w:val="00A9255D"/>
    <w:rsid w:val="00A939E9"/>
    <w:rsid w:val="00A93C14"/>
    <w:rsid w:val="00A95479"/>
    <w:rsid w:val="00A9683A"/>
    <w:rsid w:val="00A96989"/>
    <w:rsid w:val="00AA4094"/>
    <w:rsid w:val="00AA4CBD"/>
    <w:rsid w:val="00AA61F7"/>
    <w:rsid w:val="00AA77BA"/>
    <w:rsid w:val="00AB0BDC"/>
    <w:rsid w:val="00AB6C77"/>
    <w:rsid w:val="00AB7125"/>
    <w:rsid w:val="00AC1D40"/>
    <w:rsid w:val="00AC6B4E"/>
    <w:rsid w:val="00AC72FC"/>
    <w:rsid w:val="00AD3524"/>
    <w:rsid w:val="00AD4835"/>
    <w:rsid w:val="00AD4B33"/>
    <w:rsid w:val="00AD67B1"/>
    <w:rsid w:val="00AE3F81"/>
    <w:rsid w:val="00AE5082"/>
    <w:rsid w:val="00AE60EF"/>
    <w:rsid w:val="00AE77B1"/>
    <w:rsid w:val="00AF0D3C"/>
    <w:rsid w:val="00AF1F6D"/>
    <w:rsid w:val="00AF2500"/>
    <w:rsid w:val="00AF5E14"/>
    <w:rsid w:val="00B01975"/>
    <w:rsid w:val="00B01E90"/>
    <w:rsid w:val="00B029D0"/>
    <w:rsid w:val="00B03062"/>
    <w:rsid w:val="00B03E75"/>
    <w:rsid w:val="00B04744"/>
    <w:rsid w:val="00B07DA6"/>
    <w:rsid w:val="00B10B45"/>
    <w:rsid w:val="00B10D1F"/>
    <w:rsid w:val="00B12B7A"/>
    <w:rsid w:val="00B157A7"/>
    <w:rsid w:val="00B15C28"/>
    <w:rsid w:val="00B16C08"/>
    <w:rsid w:val="00B20C14"/>
    <w:rsid w:val="00B2303E"/>
    <w:rsid w:val="00B25A9F"/>
    <w:rsid w:val="00B30924"/>
    <w:rsid w:val="00B324D9"/>
    <w:rsid w:val="00B4169B"/>
    <w:rsid w:val="00B431E8"/>
    <w:rsid w:val="00B50376"/>
    <w:rsid w:val="00B525BC"/>
    <w:rsid w:val="00B53DBC"/>
    <w:rsid w:val="00B542B1"/>
    <w:rsid w:val="00B601BC"/>
    <w:rsid w:val="00B63D08"/>
    <w:rsid w:val="00B65D52"/>
    <w:rsid w:val="00B71CCF"/>
    <w:rsid w:val="00B7413D"/>
    <w:rsid w:val="00B74584"/>
    <w:rsid w:val="00B7498F"/>
    <w:rsid w:val="00B8033D"/>
    <w:rsid w:val="00B846E4"/>
    <w:rsid w:val="00B84812"/>
    <w:rsid w:val="00B900E4"/>
    <w:rsid w:val="00B913B9"/>
    <w:rsid w:val="00B9147E"/>
    <w:rsid w:val="00B93BC5"/>
    <w:rsid w:val="00B96ECD"/>
    <w:rsid w:val="00B97B33"/>
    <w:rsid w:val="00B97BFA"/>
    <w:rsid w:val="00BA1BE4"/>
    <w:rsid w:val="00BA2089"/>
    <w:rsid w:val="00BA2402"/>
    <w:rsid w:val="00BA2451"/>
    <w:rsid w:val="00BA68D3"/>
    <w:rsid w:val="00BA7674"/>
    <w:rsid w:val="00BA7C18"/>
    <w:rsid w:val="00BB0987"/>
    <w:rsid w:val="00BB0B5B"/>
    <w:rsid w:val="00BB33BE"/>
    <w:rsid w:val="00BC262F"/>
    <w:rsid w:val="00BD0E8E"/>
    <w:rsid w:val="00BD2D9C"/>
    <w:rsid w:val="00BD4814"/>
    <w:rsid w:val="00BD5857"/>
    <w:rsid w:val="00BE18D6"/>
    <w:rsid w:val="00BE7E8B"/>
    <w:rsid w:val="00BF0AEF"/>
    <w:rsid w:val="00BF1544"/>
    <w:rsid w:val="00BF4333"/>
    <w:rsid w:val="00C00B44"/>
    <w:rsid w:val="00C0193E"/>
    <w:rsid w:val="00C03057"/>
    <w:rsid w:val="00C03AC1"/>
    <w:rsid w:val="00C05AE7"/>
    <w:rsid w:val="00C11F32"/>
    <w:rsid w:val="00C12011"/>
    <w:rsid w:val="00C12745"/>
    <w:rsid w:val="00C16185"/>
    <w:rsid w:val="00C16B29"/>
    <w:rsid w:val="00C16FEC"/>
    <w:rsid w:val="00C23579"/>
    <w:rsid w:val="00C2711E"/>
    <w:rsid w:val="00C27EEA"/>
    <w:rsid w:val="00C37A76"/>
    <w:rsid w:val="00C41CA2"/>
    <w:rsid w:val="00C4376C"/>
    <w:rsid w:val="00C43784"/>
    <w:rsid w:val="00C43897"/>
    <w:rsid w:val="00C4397B"/>
    <w:rsid w:val="00C512F9"/>
    <w:rsid w:val="00C54F57"/>
    <w:rsid w:val="00C56286"/>
    <w:rsid w:val="00C604E7"/>
    <w:rsid w:val="00C61B85"/>
    <w:rsid w:val="00C641D4"/>
    <w:rsid w:val="00C668FC"/>
    <w:rsid w:val="00C66BFB"/>
    <w:rsid w:val="00C7084A"/>
    <w:rsid w:val="00C71F57"/>
    <w:rsid w:val="00C760F6"/>
    <w:rsid w:val="00C80E6C"/>
    <w:rsid w:val="00C81328"/>
    <w:rsid w:val="00C84BD7"/>
    <w:rsid w:val="00C86CC9"/>
    <w:rsid w:val="00C9466E"/>
    <w:rsid w:val="00C952D6"/>
    <w:rsid w:val="00C9582B"/>
    <w:rsid w:val="00C96EDD"/>
    <w:rsid w:val="00C96F86"/>
    <w:rsid w:val="00C97AF8"/>
    <w:rsid w:val="00CA17E4"/>
    <w:rsid w:val="00CA7DE0"/>
    <w:rsid w:val="00CB409C"/>
    <w:rsid w:val="00CB5B28"/>
    <w:rsid w:val="00CC039C"/>
    <w:rsid w:val="00CC36BB"/>
    <w:rsid w:val="00CC4836"/>
    <w:rsid w:val="00CC695D"/>
    <w:rsid w:val="00CD0168"/>
    <w:rsid w:val="00CD0E6D"/>
    <w:rsid w:val="00CD15CE"/>
    <w:rsid w:val="00CD18AD"/>
    <w:rsid w:val="00CD1A6A"/>
    <w:rsid w:val="00CD3E27"/>
    <w:rsid w:val="00CD5B9D"/>
    <w:rsid w:val="00CD73B0"/>
    <w:rsid w:val="00CE3D90"/>
    <w:rsid w:val="00CE755F"/>
    <w:rsid w:val="00CF70A7"/>
    <w:rsid w:val="00CF7492"/>
    <w:rsid w:val="00CF77B0"/>
    <w:rsid w:val="00D00066"/>
    <w:rsid w:val="00D00A13"/>
    <w:rsid w:val="00D01476"/>
    <w:rsid w:val="00D03447"/>
    <w:rsid w:val="00D04EFE"/>
    <w:rsid w:val="00D04F3D"/>
    <w:rsid w:val="00D07068"/>
    <w:rsid w:val="00D13FE4"/>
    <w:rsid w:val="00D14A04"/>
    <w:rsid w:val="00D21590"/>
    <w:rsid w:val="00D23410"/>
    <w:rsid w:val="00D234BD"/>
    <w:rsid w:val="00D245CE"/>
    <w:rsid w:val="00D32545"/>
    <w:rsid w:val="00D370BD"/>
    <w:rsid w:val="00D415F4"/>
    <w:rsid w:val="00D44AC6"/>
    <w:rsid w:val="00D45071"/>
    <w:rsid w:val="00D46B31"/>
    <w:rsid w:val="00D4740B"/>
    <w:rsid w:val="00D534CE"/>
    <w:rsid w:val="00D57284"/>
    <w:rsid w:val="00D6603B"/>
    <w:rsid w:val="00D66A10"/>
    <w:rsid w:val="00D6711A"/>
    <w:rsid w:val="00D70CBE"/>
    <w:rsid w:val="00D71155"/>
    <w:rsid w:val="00D744E8"/>
    <w:rsid w:val="00D77B39"/>
    <w:rsid w:val="00D8444B"/>
    <w:rsid w:val="00D94E29"/>
    <w:rsid w:val="00D9501D"/>
    <w:rsid w:val="00DA0532"/>
    <w:rsid w:val="00DA0AAC"/>
    <w:rsid w:val="00DA2EDE"/>
    <w:rsid w:val="00DA367F"/>
    <w:rsid w:val="00DA4CC2"/>
    <w:rsid w:val="00DA517E"/>
    <w:rsid w:val="00DB1394"/>
    <w:rsid w:val="00DB2CD9"/>
    <w:rsid w:val="00DB591A"/>
    <w:rsid w:val="00DB5F34"/>
    <w:rsid w:val="00DB7A0F"/>
    <w:rsid w:val="00DB7A34"/>
    <w:rsid w:val="00DC3122"/>
    <w:rsid w:val="00DC653C"/>
    <w:rsid w:val="00DD003B"/>
    <w:rsid w:val="00DD07EB"/>
    <w:rsid w:val="00DD358C"/>
    <w:rsid w:val="00DE04D8"/>
    <w:rsid w:val="00DE0646"/>
    <w:rsid w:val="00DE06B9"/>
    <w:rsid w:val="00DE170A"/>
    <w:rsid w:val="00DE19F5"/>
    <w:rsid w:val="00DE40F4"/>
    <w:rsid w:val="00DF3D5A"/>
    <w:rsid w:val="00DF48AE"/>
    <w:rsid w:val="00E00D41"/>
    <w:rsid w:val="00E00E29"/>
    <w:rsid w:val="00E01203"/>
    <w:rsid w:val="00E01540"/>
    <w:rsid w:val="00E01958"/>
    <w:rsid w:val="00E054A5"/>
    <w:rsid w:val="00E05CC3"/>
    <w:rsid w:val="00E13076"/>
    <w:rsid w:val="00E1360E"/>
    <w:rsid w:val="00E16882"/>
    <w:rsid w:val="00E17199"/>
    <w:rsid w:val="00E21461"/>
    <w:rsid w:val="00E221B1"/>
    <w:rsid w:val="00E2673A"/>
    <w:rsid w:val="00E30DF9"/>
    <w:rsid w:val="00E36CA4"/>
    <w:rsid w:val="00E418D0"/>
    <w:rsid w:val="00E451D3"/>
    <w:rsid w:val="00E47C7B"/>
    <w:rsid w:val="00E47C8E"/>
    <w:rsid w:val="00E51272"/>
    <w:rsid w:val="00E554A5"/>
    <w:rsid w:val="00E6133D"/>
    <w:rsid w:val="00E621AE"/>
    <w:rsid w:val="00E62FBD"/>
    <w:rsid w:val="00E6699C"/>
    <w:rsid w:val="00E6790E"/>
    <w:rsid w:val="00E737CB"/>
    <w:rsid w:val="00E73AD9"/>
    <w:rsid w:val="00E74EFB"/>
    <w:rsid w:val="00E75C98"/>
    <w:rsid w:val="00E76310"/>
    <w:rsid w:val="00E80553"/>
    <w:rsid w:val="00E84773"/>
    <w:rsid w:val="00E856B4"/>
    <w:rsid w:val="00E86B69"/>
    <w:rsid w:val="00E87DE7"/>
    <w:rsid w:val="00E90E92"/>
    <w:rsid w:val="00E9210B"/>
    <w:rsid w:val="00E97108"/>
    <w:rsid w:val="00E97BBF"/>
    <w:rsid w:val="00EA4BAE"/>
    <w:rsid w:val="00EA4D48"/>
    <w:rsid w:val="00EA60A8"/>
    <w:rsid w:val="00EB0C4F"/>
    <w:rsid w:val="00EB143A"/>
    <w:rsid w:val="00EB48F5"/>
    <w:rsid w:val="00EB4D81"/>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45A3"/>
    <w:rsid w:val="00EF6003"/>
    <w:rsid w:val="00EF7BFB"/>
    <w:rsid w:val="00F01F89"/>
    <w:rsid w:val="00F024FD"/>
    <w:rsid w:val="00F02D90"/>
    <w:rsid w:val="00F10236"/>
    <w:rsid w:val="00F11823"/>
    <w:rsid w:val="00F12210"/>
    <w:rsid w:val="00F13801"/>
    <w:rsid w:val="00F14AAD"/>
    <w:rsid w:val="00F15AA7"/>
    <w:rsid w:val="00F22241"/>
    <w:rsid w:val="00F308E7"/>
    <w:rsid w:val="00F32955"/>
    <w:rsid w:val="00F34C7F"/>
    <w:rsid w:val="00F372CF"/>
    <w:rsid w:val="00F4588B"/>
    <w:rsid w:val="00F473FE"/>
    <w:rsid w:val="00F52C79"/>
    <w:rsid w:val="00F570BD"/>
    <w:rsid w:val="00F60D76"/>
    <w:rsid w:val="00F63C05"/>
    <w:rsid w:val="00F64307"/>
    <w:rsid w:val="00F649EE"/>
    <w:rsid w:val="00F656C6"/>
    <w:rsid w:val="00F67124"/>
    <w:rsid w:val="00F67D33"/>
    <w:rsid w:val="00F70BCA"/>
    <w:rsid w:val="00F72015"/>
    <w:rsid w:val="00F720F9"/>
    <w:rsid w:val="00F74BDD"/>
    <w:rsid w:val="00F76F16"/>
    <w:rsid w:val="00F77C85"/>
    <w:rsid w:val="00F81DB5"/>
    <w:rsid w:val="00F823C3"/>
    <w:rsid w:val="00F838CC"/>
    <w:rsid w:val="00F839A7"/>
    <w:rsid w:val="00F90F55"/>
    <w:rsid w:val="00F9367A"/>
    <w:rsid w:val="00F94356"/>
    <w:rsid w:val="00F96BC3"/>
    <w:rsid w:val="00FA1C0B"/>
    <w:rsid w:val="00FA1EC3"/>
    <w:rsid w:val="00FA5819"/>
    <w:rsid w:val="00FB35C3"/>
    <w:rsid w:val="00FB3EB9"/>
    <w:rsid w:val="00FB775D"/>
    <w:rsid w:val="00FC296E"/>
    <w:rsid w:val="00FC5ABE"/>
    <w:rsid w:val="00FC60F9"/>
    <w:rsid w:val="00FC655B"/>
    <w:rsid w:val="00FD368C"/>
    <w:rsid w:val="00FD5134"/>
    <w:rsid w:val="00FD5D76"/>
    <w:rsid w:val="00FE06F4"/>
    <w:rsid w:val="00FE0850"/>
    <w:rsid w:val="00FE2C63"/>
    <w:rsid w:val="00FE3632"/>
    <w:rsid w:val="00FE38C2"/>
    <w:rsid w:val="00FE408F"/>
    <w:rsid w:val="00FE621B"/>
    <w:rsid w:val="00FE7BE0"/>
    <w:rsid w:val="00FE7FF6"/>
    <w:rsid w:val="00FF00A6"/>
    <w:rsid w:val="00FF04E2"/>
    <w:rsid w:val="00FF3509"/>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9</TotalTime>
  <Pages>21</Pages>
  <Words>45326</Words>
  <Characters>258361</Characters>
  <Application>Microsoft Office Word</Application>
  <DocSecurity>0</DocSecurity>
  <Lines>2153</Lines>
  <Paragraphs>60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749</cp:revision>
  <cp:lastPrinted>2022-12-19T18:09:00Z</cp:lastPrinted>
  <dcterms:created xsi:type="dcterms:W3CDTF">2022-12-19T18:09:00Z</dcterms:created>
  <dcterms:modified xsi:type="dcterms:W3CDTF">2023-05-0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1GojwlC"/&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